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0159" w:rsidRPr="00052B9C" w:rsidRDefault="00530159" w:rsidP="00530159">
      <w:pPr>
        <w:pStyle w:val="Heading1"/>
        <w:spacing w:line="720" w:lineRule="auto"/>
      </w:pPr>
      <w:bookmarkStart w:id="0" w:name="_Toc534007494"/>
      <w:bookmarkStart w:id="1" w:name="_Toc534009617"/>
      <w:bookmarkStart w:id="2" w:name="_Toc536505175"/>
      <w:r w:rsidRPr="00052B9C">
        <w:t>BAB I</w:t>
      </w:r>
      <w:bookmarkEnd w:id="0"/>
      <w:bookmarkEnd w:id="1"/>
      <w:bookmarkEnd w:id="2"/>
    </w:p>
    <w:p w:rsidR="00530159" w:rsidRPr="00051092" w:rsidRDefault="00530159" w:rsidP="00530159">
      <w:pPr>
        <w:pStyle w:val="Heading1"/>
        <w:spacing w:before="60" w:after="60" w:line="720" w:lineRule="auto"/>
      </w:pPr>
      <w:bookmarkStart w:id="3" w:name="_Toc534007495"/>
      <w:bookmarkStart w:id="4" w:name="_Toc534009618"/>
      <w:bookmarkStart w:id="5" w:name="_Toc534011852"/>
      <w:bookmarkStart w:id="6" w:name="_Toc534905908"/>
      <w:bookmarkStart w:id="7" w:name="_Toc536505176"/>
      <w:r w:rsidRPr="00E01166">
        <w:t>PENDAHULUAN</w:t>
      </w:r>
      <w:bookmarkEnd w:id="3"/>
      <w:bookmarkEnd w:id="4"/>
      <w:bookmarkEnd w:id="5"/>
      <w:bookmarkEnd w:id="6"/>
      <w:bookmarkEnd w:id="7"/>
    </w:p>
    <w:p w:rsidR="00530159" w:rsidRDefault="00530159" w:rsidP="00530159">
      <w:pPr>
        <w:ind w:firstLine="567"/>
        <w:rPr>
          <w:rFonts w:cs="Times New Roman"/>
          <w:szCs w:val="24"/>
          <w:lang w:val="en-ID"/>
        </w:rPr>
      </w:pPr>
      <w:r>
        <w:rPr>
          <w:rFonts w:cs="Times New Roman"/>
          <w:szCs w:val="24"/>
          <w:lang w:val="en-ID"/>
        </w:rPr>
        <w:t>Pada bab ini, penulis akan membahas pendahuluan yang diawali dengan latar belakang masalah yang berisi uraian mengenai fenomena atau kondisi lingkungan mulai dari objek yang diteliti maupun situasi yang menjadi topik penelitian dalam merumuskan masalah. Selanjutnya, akan dibahas identifikasi masalah yang merupakan bentuk pengenalan masalah yang berupa uraian dalam paragraf pendek yang dipertanyakan. Lalu, penulis akan membahas batasan masalah yang merupakan upaya untuk mempersempit cakupan masalah yang telah diidentifikasi sebelumnya guna menegaskan atau memperjelas apa yang menjadi masalah. Setelah itu, akan dibahas batasan penelitian yang merupakan upaya yang digunakan untuk merealisasikan penelitian (keterbatasan realistis yang mencakup aspek waktu, tempat, dan data objek).</w:t>
      </w:r>
    </w:p>
    <w:p w:rsidR="00530159" w:rsidRDefault="00530159" w:rsidP="00530159">
      <w:pPr>
        <w:spacing w:after="0"/>
        <w:ind w:firstLine="567"/>
        <w:rPr>
          <w:rFonts w:cs="Times New Roman"/>
          <w:szCs w:val="24"/>
          <w:lang w:val="en-ID"/>
        </w:rPr>
      </w:pPr>
      <w:r>
        <w:rPr>
          <w:rFonts w:cs="Times New Roman"/>
          <w:szCs w:val="24"/>
          <w:lang w:val="en-ID"/>
        </w:rPr>
        <w:t>Beralih dari batasan penelitian, selanjutnya akan dibahas rumusan masalah yang merupakan formula mengenai konsistensi ruang lingkup masalah (inti suatu masalah) yang akan diteliti lebih lanjut. Setelah itu, akan dijabarkan tujuan penelitian yang merupakan hasil atau target yang ingin diketahui dan dicapai akibat dilakukannya suatu penelitian atau dengan kata lain jawaban mengenai mengapa penelitian tersebut dilakukan. Bagian terakhir dari pendahuluan yang akan dibahas adalah manfaat penelitian, dimana berisi uraian manfaat bagi berbagai pihak yang terkait dalam penelitian.</w:t>
      </w:r>
    </w:p>
    <w:p w:rsidR="00530159" w:rsidRDefault="00530159" w:rsidP="00530159">
      <w:pPr>
        <w:spacing w:after="0"/>
        <w:ind w:firstLine="567"/>
        <w:rPr>
          <w:rFonts w:cs="Times New Roman"/>
          <w:szCs w:val="24"/>
          <w:lang w:val="en-ID"/>
        </w:rPr>
      </w:pPr>
    </w:p>
    <w:p w:rsidR="00530159" w:rsidRPr="00635DAA" w:rsidRDefault="00530159" w:rsidP="00530159">
      <w:pPr>
        <w:pStyle w:val="Heading2"/>
        <w:ind w:left="426" w:hanging="426"/>
      </w:pPr>
      <w:bookmarkStart w:id="8" w:name="_Toc534007496"/>
      <w:bookmarkStart w:id="9" w:name="_Toc534009619"/>
      <w:bookmarkStart w:id="10" w:name="_Toc536505177"/>
      <w:r w:rsidRPr="00635DAA">
        <w:t>Latar Belakang Masalah</w:t>
      </w:r>
      <w:bookmarkEnd w:id="8"/>
      <w:bookmarkEnd w:id="9"/>
      <w:bookmarkEnd w:id="10"/>
    </w:p>
    <w:p w:rsidR="00530159" w:rsidRPr="00C25AFD" w:rsidRDefault="00530159" w:rsidP="00530159">
      <w:pPr>
        <w:ind w:left="426" w:firstLine="425"/>
        <w:rPr>
          <w:rFonts w:cs="Times New Roman"/>
          <w:b/>
          <w:szCs w:val="24"/>
          <w:lang w:val="en-ID"/>
        </w:rPr>
      </w:pPr>
      <w:r w:rsidRPr="00C25AFD">
        <w:rPr>
          <w:rFonts w:cs="Times New Roman"/>
          <w:szCs w:val="24"/>
          <w:lang w:val="en-ID"/>
        </w:rPr>
        <w:t>Indonesia merupakan negara dengan wilayah yang sangat luas yang membentang dari Sabang sampa</w:t>
      </w:r>
      <w:r>
        <w:rPr>
          <w:rFonts w:cs="Times New Roman"/>
          <w:szCs w:val="24"/>
          <w:lang w:val="en-ID"/>
        </w:rPr>
        <w:t>i Merauke dan terbagi dalam 34 provinsi. Setiap p</w:t>
      </w:r>
      <w:r w:rsidRPr="00C25AFD">
        <w:rPr>
          <w:rFonts w:cs="Times New Roman"/>
          <w:szCs w:val="24"/>
          <w:lang w:val="en-ID"/>
        </w:rPr>
        <w:t xml:space="preserve">rovinsi yang ada </w:t>
      </w:r>
      <w:r w:rsidRPr="00C25AFD">
        <w:rPr>
          <w:rFonts w:cs="Times New Roman"/>
          <w:szCs w:val="24"/>
          <w:lang w:val="en-ID"/>
        </w:rPr>
        <w:lastRenderedPageBreak/>
        <w:t>di Indonesia memiliki ibu kota yang menjadi kota pusat pemerintahan di provinsi tersebut. Salah satu contoh, ibu kota provinsi di Indonesia yang terkenal yaitu DKI Jakarta. Sebagai ibu kota, tentu DKI Jakarta akan melakukan pembaharuan secara berkesinambungan ba</w:t>
      </w:r>
      <w:r>
        <w:rPr>
          <w:rFonts w:cs="Times New Roman"/>
          <w:szCs w:val="24"/>
          <w:lang w:val="en-ID"/>
        </w:rPr>
        <w:t>ik dalam lingkup pembangunan ekonomi</w:t>
      </w:r>
      <w:r w:rsidRPr="00C25AFD">
        <w:rPr>
          <w:rFonts w:cs="Times New Roman"/>
          <w:szCs w:val="24"/>
          <w:lang w:val="en-ID"/>
        </w:rPr>
        <w:t xml:space="preserve"> dan infrastruktur daerah dengan tujuan adanya peningkatan kesejahteraan atau taraf hidup masyarakat secara adil. Melihat perkembangannya saat ini, pembangunan antar daerah masih belum merata. Salah satunya, hal ini terjadi karena tingkat ketergantungan Pemerintah Daerah kepada bantuan finansial dari Pem</w:t>
      </w:r>
      <w:r>
        <w:rPr>
          <w:rFonts w:cs="Times New Roman"/>
          <w:szCs w:val="24"/>
          <w:lang w:val="en-ID"/>
        </w:rPr>
        <w:t xml:space="preserve">erintah Pusat yang masih tinggi, </w:t>
      </w:r>
      <w:r w:rsidRPr="00C25AFD">
        <w:rPr>
          <w:rFonts w:cs="Times New Roman"/>
          <w:szCs w:val="24"/>
          <w:lang w:val="en-ID"/>
        </w:rPr>
        <w:t>dimana melampaui Pendapatan Asli Daerah-nya. Maka dari itu, otonomi daerah diharapkan mampu menjadi solusi untuk meminimalisir atau menyelesaikan permasalahan pembangunan yang belum merata.</w:t>
      </w:r>
    </w:p>
    <w:p w:rsidR="00530159" w:rsidRPr="000C7E09" w:rsidRDefault="00530159" w:rsidP="00530159">
      <w:pPr>
        <w:spacing w:line="240" w:lineRule="auto"/>
        <w:ind w:left="426" w:firstLine="425"/>
        <w:rPr>
          <w:rFonts w:cs="Times New Roman"/>
          <w:szCs w:val="24"/>
        </w:rPr>
      </w:pPr>
      <w:r>
        <w:rPr>
          <w:rFonts w:cs="Times New Roman"/>
          <w:szCs w:val="24"/>
        </w:rPr>
        <w:t xml:space="preserve">Menurut Undang-Undang Nomor 23 Tahun 2014 tentang Pemerintahan Daerah Pasal 1 Ayat 6, </w:t>
      </w:r>
      <w:r w:rsidRPr="00634A1C">
        <w:t>“Otonomi daerah adalah hak, wewenang, dan kewajiban daerah otonom untuk mengatur dan mengurus sendiri urusan pemerintahan dan kepentingan masyarakat setempat dalam sistem Negara Kesatuan Republik Indonesia”.</w:t>
      </w:r>
      <w:r w:rsidRPr="007F5A3E">
        <w:t xml:space="preserve"> </w:t>
      </w:r>
    </w:p>
    <w:p w:rsidR="00530159" w:rsidRPr="007F5A3E" w:rsidRDefault="00530159" w:rsidP="00530159">
      <w:pPr>
        <w:pStyle w:val="Style1"/>
      </w:pPr>
    </w:p>
    <w:p w:rsidR="00530159" w:rsidRPr="00C25AFD" w:rsidRDefault="00530159" w:rsidP="00530159">
      <w:pPr>
        <w:ind w:left="426" w:firstLine="425"/>
        <w:rPr>
          <w:rFonts w:cs="Times New Roman"/>
          <w:szCs w:val="24"/>
        </w:rPr>
      </w:pPr>
      <w:r>
        <w:rPr>
          <w:rFonts w:cs="Times New Roman"/>
          <w:szCs w:val="24"/>
          <w:lang w:val="en-ID"/>
        </w:rPr>
        <w:t>Kebebasan yang didapatkan oleh Pemerintah D</w:t>
      </w:r>
      <w:r w:rsidRPr="00C25AFD">
        <w:rPr>
          <w:rFonts w:cs="Times New Roman"/>
          <w:szCs w:val="24"/>
          <w:lang w:val="en-ID"/>
        </w:rPr>
        <w:t>aerah tersebut dalam hal mengatur daerahnya beserta masyarakatnya dikarenakan Indonesia menganut asas desentralisasi. Tujuan yang hend</w:t>
      </w:r>
      <w:r>
        <w:rPr>
          <w:rFonts w:cs="Times New Roman"/>
          <w:szCs w:val="24"/>
          <w:lang w:val="en-ID"/>
        </w:rPr>
        <w:t xml:space="preserve">ak dicapai dalam otonomi daerah, </w:t>
      </w:r>
      <w:r w:rsidRPr="00C25AFD">
        <w:rPr>
          <w:rFonts w:cs="Times New Roman"/>
          <w:szCs w:val="24"/>
          <w:lang w:val="en-ID"/>
        </w:rPr>
        <w:t>yaitu meningkatkan perkembangan daerah dalam berbagai bidang, meningkatkan mutu pelayanan kepada masyarakat, menciptakan kemandirian daerah, dan meningkatkan daya saing daerah dalam proses pertumbuhan. Dalam rangka menyelengga</w:t>
      </w:r>
      <w:r>
        <w:rPr>
          <w:rFonts w:cs="Times New Roman"/>
          <w:szCs w:val="24"/>
          <w:lang w:val="en-ID"/>
        </w:rPr>
        <w:t>rakan rumah tangganya sendiri, Pemerintah D</w:t>
      </w:r>
      <w:r w:rsidRPr="00C25AFD">
        <w:rPr>
          <w:rFonts w:cs="Times New Roman"/>
          <w:szCs w:val="24"/>
          <w:lang w:val="en-ID"/>
        </w:rPr>
        <w:t>aerah memerlukan dana yang dapat dikatakan tidak sedikit sehingga dana tersebut dapat bersumber dari p</w:t>
      </w:r>
      <w:r>
        <w:rPr>
          <w:rFonts w:cs="Times New Roman"/>
          <w:szCs w:val="24"/>
          <w:lang w:val="en-ID"/>
        </w:rPr>
        <w:t>endapatan daerah, seperti Pendapatan Asli Daerah, Dana Perimbangan, dan P</w:t>
      </w:r>
      <w:r w:rsidRPr="00C25AFD">
        <w:rPr>
          <w:rFonts w:cs="Times New Roman"/>
          <w:szCs w:val="24"/>
          <w:lang w:val="en-ID"/>
        </w:rPr>
        <w:t>en</w:t>
      </w:r>
      <w:r>
        <w:rPr>
          <w:rFonts w:cs="Times New Roman"/>
          <w:szCs w:val="24"/>
          <w:lang w:val="en-ID"/>
        </w:rPr>
        <w:t>dapatan Lain-L</w:t>
      </w:r>
      <w:r w:rsidRPr="00C25AFD">
        <w:rPr>
          <w:rFonts w:cs="Times New Roman"/>
          <w:szCs w:val="24"/>
          <w:lang w:val="en-ID"/>
        </w:rPr>
        <w:t>ain</w:t>
      </w:r>
      <w:r>
        <w:rPr>
          <w:rFonts w:cs="Times New Roman"/>
          <w:szCs w:val="24"/>
          <w:lang w:val="en-ID"/>
        </w:rPr>
        <w:t xml:space="preserve"> Daerah yang Sah. Untuk itu, setiap daerah dituntut guna</w:t>
      </w:r>
      <w:r w:rsidRPr="00C25AFD">
        <w:rPr>
          <w:rFonts w:cs="Times New Roman"/>
          <w:szCs w:val="24"/>
          <w:lang w:val="en-ID"/>
        </w:rPr>
        <w:t xml:space="preserve"> mengembangkan sumber ekonomi yang ada di daerah dengan tujuan agar </w:t>
      </w:r>
      <w:r w:rsidRPr="00C25AFD">
        <w:rPr>
          <w:rFonts w:cs="Times New Roman"/>
          <w:szCs w:val="24"/>
          <w:lang w:val="en-ID"/>
        </w:rPr>
        <w:lastRenderedPageBreak/>
        <w:t>pendapatan daerah dapat menutup seluruh biaya yan</w:t>
      </w:r>
      <w:r>
        <w:rPr>
          <w:rFonts w:cs="Times New Roman"/>
          <w:szCs w:val="24"/>
          <w:lang w:val="en-ID"/>
        </w:rPr>
        <w:t>g diperlukan untuk</w:t>
      </w:r>
      <w:r w:rsidRPr="00C25AFD">
        <w:rPr>
          <w:rFonts w:cs="Times New Roman"/>
          <w:szCs w:val="24"/>
          <w:lang w:val="en-ID"/>
        </w:rPr>
        <w:t xml:space="preserve"> membiayai pengeluaran rumah tangga daerah. </w:t>
      </w:r>
    </w:p>
    <w:p w:rsidR="00530159" w:rsidRPr="00C728C7" w:rsidRDefault="00530159" w:rsidP="00530159">
      <w:pPr>
        <w:spacing w:line="240" w:lineRule="auto"/>
        <w:ind w:left="426" w:firstLine="425"/>
        <w:rPr>
          <w:rFonts w:cs="Times New Roman"/>
          <w:szCs w:val="24"/>
          <w:lang w:val="en-ID"/>
        </w:rPr>
      </w:pPr>
      <w:r w:rsidRPr="00C25AFD">
        <w:rPr>
          <w:rFonts w:cs="Times New Roman"/>
          <w:szCs w:val="24"/>
          <w:lang w:val="en-ID"/>
        </w:rPr>
        <w:t xml:space="preserve">Pengertian Pendapatan Asli Daerah berdasarkan </w:t>
      </w:r>
      <w:r w:rsidRPr="00437B37">
        <w:rPr>
          <w:rFonts w:cs="Times New Roman"/>
          <w:szCs w:val="24"/>
          <w:lang w:val="en-ID"/>
        </w:rPr>
        <w:t>Undang-Undang Nomor 33 Tahun 2004</w:t>
      </w:r>
      <w:r w:rsidRPr="00C25AFD">
        <w:rPr>
          <w:rFonts w:cs="Times New Roman"/>
          <w:szCs w:val="24"/>
          <w:lang w:val="en-ID"/>
        </w:rPr>
        <w:t xml:space="preserve"> tentang Perimbangan Keuangan antara</w:t>
      </w:r>
      <w:r>
        <w:rPr>
          <w:rFonts w:cs="Times New Roman"/>
          <w:szCs w:val="24"/>
          <w:lang w:val="en-ID"/>
        </w:rPr>
        <w:t xml:space="preserve"> Pemerintah</w:t>
      </w:r>
      <w:r w:rsidRPr="00C25AFD">
        <w:rPr>
          <w:rFonts w:cs="Times New Roman"/>
          <w:szCs w:val="24"/>
          <w:lang w:val="en-ID"/>
        </w:rPr>
        <w:t xml:space="preserve"> Pusat dan </w:t>
      </w:r>
      <w:r>
        <w:rPr>
          <w:rFonts w:cs="Times New Roman"/>
          <w:szCs w:val="24"/>
          <w:lang w:val="en-ID"/>
        </w:rPr>
        <w:t xml:space="preserve">Pemerintah </w:t>
      </w:r>
      <w:r w:rsidRPr="00C25AFD">
        <w:rPr>
          <w:rFonts w:cs="Times New Roman"/>
          <w:szCs w:val="24"/>
          <w:lang w:val="en-ID"/>
        </w:rPr>
        <w:t>Daerah Pasal 1 Ayat</w:t>
      </w:r>
      <w:r>
        <w:rPr>
          <w:rFonts w:cs="Times New Roman"/>
          <w:szCs w:val="24"/>
          <w:lang w:val="en-ID"/>
        </w:rPr>
        <w:t xml:space="preserve"> 18, </w:t>
      </w:r>
      <w:r w:rsidRPr="00634A1C">
        <w:rPr>
          <w:rStyle w:val="Style1Char"/>
        </w:rPr>
        <w:t>“Pendapatan Asli Daerah, selanjutnya disebut PAD adalah pendapatan yang diperoleh daerah yang dipungut berdasarkan Peraturan Daerah sesuai dengan peraturan</w:t>
      </w:r>
      <w:r w:rsidRPr="00634A1C">
        <w:t xml:space="preserve"> perundang-undangan”.</w:t>
      </w:r>
      <w:r w:rsidRPr="00C25AFD">
        <w:t xml:space="preserve"> </w:t>
      </w:r>
    </w:p>
    <w:p w:rsidR="00530159" w:rsidRPr="00C25AFD" w:rsidRDefault="00530159" w:rsidP="00530159">
      <w:pPr>
        <w:spacing w:before="240"/>
        <w:ind w:left="426" w:firstLine="425"/>
        <w:rPr>
          <w:rFonts w:cs="Times New Roman"/>
          <w:szCs w:val="24"/>
          <w:lang w:val="en-ID"/>
        </w:rPr>
      </w:pPr>
      <w:r>
        <w:rPr>
          <w:rFonts w:cs="Times New Roman"/>
          <w:szCs w:val="24"/>
          <w:lang w:val="en-ID"/>
        </w:rPr>
        <w:t>S</w:t>
      </w:r>
      <w:r w:rsidRPr="00C25AFD">
        <w:rPr>
          <w:rFonts w:cs="Times New Roman"/>
          <w:szCs w:val="24"/>
          <w:lang w:val="en-ID"/>
        </w:rPr>
        <w:t xml:space="preserve">umber PAD meliputi Pajak Daerah, Retribusi Daerah, Hasil Pengelolaan Kekayaan Milik Daerah yang Dipisahkan, dan Lain-Lain PAD yang Sah, dimana bertujuan untuk memberikan keleluasan kepada daerah untuk menggali pendanaan dalam pelaksanaan otonomi daerah. </w:t>
      </w:r>
    </w:p>
    <w:p w:rsidR="00530159" w:rsidRPr="00C25AFD" w:rsidRDefault="00530159" w:rsidP="00530159">
      <w:pPr>
        <w:ind w:left="426" w:firstLine="425"/>
        <w:rPr>
          <w:rFonts w:cs="Times New Roman"/>
          <w:szCs w:val="24"/>
          <w:lang w:val="en-ID"/>
        </w:rPr>
      </w:pPr>
      <w:r w:rsidRPr="00C25AFD">
        <w:rPr>
          <w:rFonts w:cs="Times New Roman"/>
          <w:szCs w:val="24"/>
          <w:lang w:val="en-ID"/>
        </w:rPr>
        <w:t>Berikut ini p</w:t>
      </w:r>
      <w:r>
        <w:rPr>
          <w:rFonts w:cs="Times New Roman"/>
          <w:szCs w:val="24"/>
          <w:lang w:val="en-ID"/>
        </w:rPr>
        <w:t>rofil PAD DKI Jakarta tahun 2007</w:t>
      </w:r>
      <w:r w:rsidRPr="00C25AFD">
        <w:rPr>
          <w:rFonts w:cs="Times New Roman"/>
          <w:szCs w:val="24"/>
          <w:lang w:val="en-ID"/>
        </w:rPr>
        <w:t>-2016.</w:t>
      </w:r>
    </w:p>
    <w:p w:rsidR="00530159" w:rsidRPr="00102086" w:rsidRDefault="00530159" w:rsidP="00530159">
      <w:pPr>
        <w:spacing w:after="0"/>
        <w:jc w:val="center"/>
        <w:rPr>
          <w:b/>
        </w:rPr>
      </w:pPr>
      <w:r w:rsidRPr="00102086">
        <w:rPr>
          <w:b/>
        </w:rPr>
        <w:t>Tabel 1.1</w:t>
      </w:r>
    </w:p>
    <w:p w:rsidR="00530159" w:rsidRPr="00102086" w:rsidRDefault="00530159" w:rsidP="00530159">
      <w:pPr>
        <w:spacing w:after="0"/>
        <w:jc w:val="center"/>
        <w:rPr>
          <w:b/>
        </w:rPr>
      </w:pPr>
      <w:r w:rsidRPr="00102086">
        <w:rPr>
          <w:b/>
        </w:rPr>
        <w:t>Anggaran dan Real</w:t>
      </w:r>
      <w:r>
        <w:rPr>
          <w:b/>
        </w:rPr>
        <w:t>isasi PAD DKI Jakarta Tahun 2007</w:t>
      </w:r>
      <w:r w:rsidRPr="00102086">
        <w:rPr>
          <w:b/>
        </w:rPr>
        <w:t>-2016</w:t>
      </w:r>
    </w:p>
    <w:tbl>
      <w:tblPr>
        <w:tblW w:w="8363" w:type="dxa"/>
        <w:tblInd w:w="421" w:type="dxa"/>
        <w:tblLook w:val="04A0" w:firstRow="1" w:lastRow="0" w:firstColumn="1" w:lastColumn="0" w:noHBand="0" w:noVBand="1"/>
      </w:tblPr>
      <w:tblGrid>
        <w:gridCol w:w="1730"/>
        <w:gridCol w:w="2654"/>
        <w:gridCol w:w="2653"/>
        <w:gridCol w:w="1326"/>
      </w:tblGrid>
      <w:tr w:rsidR="00530159" w:rsidRPr="00C001DE" w:rsidTr="00E64AF4">
        <w:trPr>
          <w:trHeight w:val="300"/>
        </w:trPr>
        <w:tc>
          <w:tcPr>
            <w:tcW w:w="17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Tahun</w:t>
            </w:r>
          </w:p>
        </w:tc>
        <w:tc>
          <w:tcPr>
            <w:tcW w:w="6633"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 xml:space="preserve">Pendapatan Asli Daerah </w:t>
            </w:r>
          </w:p>
        </w:tc>
      </w:tr>
      <w:tr w:rsidR="00530159" w:rsidRPr="00C001DE" w:rsidTr="00E64AF4">
        <w:trPr>
          <w:trHeight w:val="300"/>
        </w:trPr>
        <w:tc>
          <w:tcPr>
            <w:tcW w:w="1730" w:type="dxa"/>
            <w:vMerge/>
            <w:tcBorders>
              <w:top w:val="single" w:sz="4" w:space="0" w:color="auto"/>
              <w:left w:val="single" w:sz="4" w:space="0" w:color="auto"/>
              <w:bottom w:val="single" w:sz="4" w:space="0" w:color="auto"/>
              <w:right w:val="single" w:sz="4" w:space="0" w:color="auto"/>
            </w:tcBorders>
            <w:vAlign w:val="center"/>
            <w:hideMark/>
          </w:tcPr>
          <w:p w:rsidR="00530159" w:rsidRPr="00C001DE" w:rsidRDefault="00530159" w:rsidP="00E64AF4">
            <w:pPr>
              <w:spacing w:after="0" w:line="240" w:lineRule="auto"/>
              <w:rPr>
                <w:rFonts w:eastAsia="Times New Roman" w:cs="Times New Roman"/>
                <w:color w:val="000000"/>
                <w:szCs w:val="24"/>
              </w:rPr>
            </w:pPr>
          </w:p>
        </w:tc>
        <w:tc>
          <w:tcPr>
            <w:tcW w:w="6633" w:type="dxa"/>
            <w:gridSpan w:val="3"/>
            <w:vMerge/>
            <w:tcBorders>
              <w:top w:val="single" w:sz="4" w:space="0" w:color="auto"/>
              <w:left w:val="single" w:sz="4" w:space="0" w:color="auto"/>
              <w:bottom w:val="single" w:sz="4" w:space="0" w:color="auto"/>
              <w:right w:val="single" w:sz="4" w:space="0" w:color="auto"/>
            </w:tcBorders>
            <w:vAlign w:val="center"/>
            <w:hideMark/>
          </w:tcPr>
          <w:p w:rsidR="00530159" w:rsidRPr="00C001DE" w:rsidRDefault="00530159" w:rsidP="00E64AF4">
            <w:pPr>
              <w:spacing w:after="0" w:line="240" w:lineRule="auto"/>
              <w:rPr>
                <w:rFonts w:eastAsia="Times New Roman" w:cs="Times New Roman"/>
                <w:color w:val="000000"/>
                <w:szCs w:val="24"/>
              </w:rPr>
            </w:pPr>
          </w:p>
        </w:tc>
      </w:tr>
      <w:tr w:rsidR="00530159" w:rsidRPr="00C001DE" w:rsidTr="00E64AF4">
        <w:trPr>
          <w:trHeight w:val="315"/>
        </w:trPr>
        <w:tc>
          <w:tcPr>
            <w:tcW w:w="1730" w:type="dxa"/>
            <w:vMerge/>
            <w:tcBorders>
              <w:top w:val="single" w:sz="4" w:space="0" w:color="auto"/>
              <w:left w:val="single" w:sz="4" w:space="0" w:color="auto"/>
              <w:bottom w:val="single" w:sz="4" w:space="0" w:color="auto"/>
              <w:right w:val="single" w:sz="4" w:space="0" w:color="auto"/>
            </w:tcBorders>
            <w:vAlign w:val="center"/>
            <w:hideMark/>
          </w:tcPr>
          <w:p w:rsidR="00530159" w:rsidRPr="00C001DE" w:rsidRDefault="00530159" w:rsidP="00E64AF4">
            <w:pPr>
              <w:spacing w:after="0" w:line="240" w:lineRule="auto"/>
              <w:rPr>
                <w:rFonts w:eastAsia="Times New Roman" w:cs="Times New Roman"/>
                <w:color w:val="000000"/>
                <w:szCs w:val="24"/>
              </w:rPr>
            </w:pPr>
          </w:p>
        </w:tc>
        <w:tc>
          <w:tcPr>
            <w:tcW w:w="2654"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Anggaran</w:t>
            </w:r>
          </w:p>
        </w:tc>
        <w:tc>
          <w:tcPr>
            <w:tcW w:w="2653"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Realisasi</w:t>
            </w:r>
          </w:p>
        </w:tc>
        <w:tc>
          <w:tcPr>
            <w:tcW w:w="1326"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2007</w:t>
            </w:r>
          </w:p>
        </w:tc>
        <w:tc>
          <w:tcPr>
            <w:tcW w:w="2654" w:type="dxa"/>
            <w:tcBorders>
              <w:top w:val="nil"/>
              <w:left w:val="nil"/>
              <w:bottom w:val="single" w:sz="4" w:space="0" w:color="auto"/>
              <w:right w:val="single" w:sz="4" w:space="0" w:color="auto"/>
            </w:tcBorders>
            <w:shd w:val="clear" w:color="auto" w:fill="auto"/>
            <w:noWrap/>
            <w:vAlign w:val="bottom"/>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290.610.986.193</w:t>
            </w:r>
          </w:p>
        </w:tc>
        <w:tc>
          <w:tcPr>
            <w:tcW w:w="2653" w:type="dxa"/>
            <w:tcBorders>
              <w:top w:val="nil"/>
              <w:left w:val="nil"/>
              <w:bottom w:val="single" w:sz="4" w:space="0" w:color="auto"/>
              <w:right w:val="single" w:sz="4" w:space="0" w:color="auto"/>
            </w:tcBorders>
            <w:shd w:val="clear" w:color="auto" w:fill="auto"/>
            <w:noWrap/>
            <w:vAlign w:val="bottom"/>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8.682.762.008.799</w:t>
            </w:r>
          </w:p>
        </w:tc>
        <w:tc>
          <w:tcPr>
            <w:tcW w:w="1326" w:type="dxa"/>
            <w:tcBorders>
              <w:top w:val="nil"/>
              <w:left w:val="nil"/>
              <w:bottom w:val="single" w:sz="4" w:space="0" w:color="auto"/>
              <w:right w:val="single" w:sz="4" w:space="0" w:color="auto"/>
            </w:tcBorders>
            <w:shd w:val="clear" w:color="auto" w:fill="auto"/>
            <w:noWrap/>
            <w:vAlign w:val="bottom"/>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84,38</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2008</w:t>
            </w:r>
          </w:p>
        </w:tc>
        <w:tc>
          <w:tcPr>
            <w:tcW w:w="2654" w:type="dxa"/>
            <w:tcBorders>
              <w:top w:val="nil"/>
              <w:left w:val="nil"/>
              <w:bottom w:val="single" w:sz="4" w:space="0" w:color="auto"/>
              <w:right w:val="single" w:sz="4" w:space="0" w:color="auto"/>
            </w:tcBorders>
            <w:shd w:val="clear" w:color="auto" w:fill="auto"/>
            <w:noWrap/>
            <w:vAlign w:val="bottom"/>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381.542.819.361</w:t>
            </w:r>
          </w:p>
        </w:tc>
        <w:tc>
          <w:tcPr>
            <w:tcW w:w="2653" w:type="dxa"/>
            <w:tcBorders>
              <w:top w:val="nil"/>
              <w:left w:val="nil"/>
              <w:bottom w:val="single" w:sz="4" w:space="0" w:color="auto"/>
              <w:right w:val="single" w:sz="4" w:space="0" w:color="auto"/>
            </w:tcBorders>
            <w:shd w:val="clear" w:color="auto" w:fill="auto"/>
            <w:noWrap/>
            <w:vAlign w:val="bottom"/>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455.565.540.756</w:t>
            </w:r>
          </w:p>
        </w:tc>
        <w:tc>
          <w:tcPr>
            <w:tcW w:w="1326" w:type="dxa"/>
            <w:tcBorders>
              <w:top w:val="nil"/>
              <w:left w:val="nil"/>
              <w:bottom w:val="single" w:sz="4" w:space="0" w:color="auto"/>
              <w:right w:val="single" w:sz="4" w:space="0" w:color="auto"/>
            </w:tcBorders>
            <w:shd w:val="clear" w:color="auto" w:fill="auto"/>
            <w:noWrap/>
            <w:vAlign w:val="bottom"/>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0,71</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2009</w:t>
            </w:r>
          </w:p>
        </w:tc>
        <w:tc>
          <w:tcPr>
            <w:tcW w:w="2654"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363.435.508.395</w:t>
            </w:r>
          </w:p>
        </w:tc>
        <w:tc>
          <w:tcPr>
            <w:tcW w:w="2653"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601.057.958.783</w:t>
            </w:r>
          </w:p>
        </w:tc>
        <w:tc>
          <w:tcPr>
            <w:tcW w:w="1326"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2,29</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2010</w:t>
            </w:r>
          </w:p>
        </w:tc>
        <w:tc>
          <w:tcPr>
            <w:tcW w:w="2654"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2.315.398.272.250</w:t>
            </w:r>
          </w:p>
        </w:tc>
        <w:tc>
          <w:tcPr>
            <w:tcW w:w="2653"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2.891.992.182.041</w:t>
            </w:r>
          </w:p>
        </w:tc>
        <w:tc>
          <w:tcPr>
            <w:tcW w:w="1326"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4,68</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2011</w:t>
            </w:r>
          </w:p>
        </w:tc>
        <w:tc>
          <w:tcPr>
            <w:tcW w:w="2654"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6.280.133.657.370</w:t>
            </w:r>
          </w:p>
        </w:tc>
        <w:tc>
          <w:tcPr>
            <w:tcW w:w="2653"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7.826.856.207.091</w:t>
            </w:r>
          </w:p>
        </w:tc>
        <w:tc>
          <w:tcPr>
            <w:tcW w:w="1326"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9,50</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2012</w:t>
            </w:r>
          </w:p>
        </w:tc>
        <w:tc>
          <w:tcPr>
            <w:tcW w:w="2654"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20.523.433.370.351</w:t>
            </w:r>
          </w:p>
        </w:tc>
        <w:tc>
          <w:tcPr>
            <w:tcW w:w="2653"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22.040.801.447.924</w:t>
            </w:r>
          </w:p>
        </w:tc>
        <w:tc>
          <w:tcPr>
            <w:tcW w:w="1326"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7,39</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2013</w:t>
            </w:r>
          </w:p>
        </w:tc>
        <w:tc>
          <w:tcPr>
            <w:tcW w:w="2654"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26.304.097.561.000</w:t>
            </w:r>
          </w:p>
        </w:tc>
        <w:tc>
          <w:tcPr>
            <w:tcW w:w="2653"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26.852.192.452.636</w:t>
            </w:r>
          </w:p>
        </w:tc>
        <w:tc>
          <w:tcPr>
            <w:tcW w:w="1326"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102,08</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2014</w:t>
            </w:r>
          </w:p>
        </w:tc>
        <w:tc>
          <w:tcPr>
            <w:tcW w:w="2654"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39.757.308.437.000</w:t>
            </w:r>
          </w:p>
        </w:tc>
        <w:tc>
          <w:tcPr>
            <w:tcW w:w="2653"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31.274.215.885.719</w:t>
            </w:r>
          </w:p>
        </w:tc>
        <w:tc>
          <w:tcPr>
            <w:tcW w:w="1326"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78,66</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2015</w:t>
            </w:r>
          </w:p>
        </w:tc>
        <w:tc>
          <w:tcPr>
            <w:tcW w:w="2654"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37.965.616.304.000</w:t>
            </w:r>
          </w:p>
        </w:tc>
        <w:tc>
          <w:tcPr>
            <w:tcW w:w="2653"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33.686.176.815.708</w:t>
            </w:r>
          </w:p>
        </w:tc>
        <w:tc>
          <w:tcPr>
            <w:tcW w:w="1326"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88,73</w:t>
            </w:r>
          </w:p>
        </w:tc>
      </w:tr>
      <w:tr w:rsidR="00530159" w:rsidRPr="00C001DE" w:rsidTr="00E64AF4">
        <w:trPr>
          <w:trHeight w:val="315"/>
        </w:trPr>
        <w:tc>
          <w:tcPr>
            <w:tcW w:w="1730" w:type="dxa"/>
            <w:tcBorders>
              <w:top w:val="nil"/>
              <w:left w:val="single" w:sz="4" w:space="0" w:color="auto"/>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sidRPr="00C001DE">
              <w:rPr>
                <w:rFonts w:eastAsia="Times New Roman" w:cs="Times New Roman"/>
                <w:color w:val="000000"/>
                <w:szCs w:val="24"/>
              </w:rPr>
              <w:t>2016</w:t>
            </w:r>
          </w:p>
        </w:tc>
        <w:tc>
          <w:tcPr>
            <w:tcW w:w="2654"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38.501.784.839.738</w:t>
            </w:r>
          </w:p>
        </w:tc>
        <w:tc>
          <w:tcPr>
            <w:tcW w:w="2653"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36.888.017.587.716</w:t>
            </w:r>
          </w:p>
        </w:tc>
        <w:tc>
          <w:tcPr>
            <w:tcW w:w="1326" w:type="dxa"/>
            <w:tcBorders>
              <w:top w:val="nil"/>
              <w:left w:val="nil"/>
              <w:bottom w:val="single" w:sz="4" w:space="0" w:color="auto"/>
              <w:right w:val="single" w:sz="4" w:space="0" w:color="auto"/>
            </w:tcBorders>
            <w:shd w:val="clear" w:color="auto" w:fill="auto"/>
            <w:noWrap/>
            <w:vAlign w:val="bottom"/>
            <w:hideMark/>
          </w:tcPr>
          <w:p w:rsidR="00530159" w:rsidRPr="00C001DE" w:rsidRDefault="00530159" w:rsidP="00E64AF4">
            <w:pPr>
              <w:spacing w:after="0" w:line="240" w:lineRule="auto"/>
              <w:jc w:val="center"/>
              <w:rPr>
                <w:rFonts w:eastAsia="Times New Roman" w:cs="Times New Roman"/>
                <w:color w:val="000000"/>
                <w:szCs w:val="24"/>
              </w:rPr>
            </w:pPr>
            <w:r>
              <w:rPr>
                <w:rFonts w:eastAsia="Times New Roman" w:cs="Times New Roman"/>
                <w:color w:val="000000"/>
                <w:szCs w:val="24"/>
              </w:rPr>
              <w:t>95,81</w:t>
            </w:r>
          </w:p>
        </w:tc>
      </w:tr>
    </w:tbl>
    <w:p w:rsidR="00530159" w:rsidRPr="001A3D68" w:rsidRDefault="00530159" w:rsidP="00530159">
      <w:pPr>
        <w:ind w:firstLine="360"/>
        <w:rPr>
          <w:rFonts w:cs="Times New Roman"/>
          <w:szCs w:val="24"/>
          <w:lang w:val="en-ID"/>
        </w:rPr>
      </w:pPr>
      <w:r>
        <w:rPr>
          <w:rFonts w:cs="Times New Roman"/>
          <w:szCs w:val="24"/>
          <w:lang w:val="en-ID"/>
        </w:rPr>
        <w:t xml:space="preserve"> Sumber</w:t>
      </w:r>
      <w:r w:rsidRPr="001A3D68">
        <w:rPr>
          <w:rFonts w:cs="Times New Roman"/>
          <w:szCs w:val="24"/>
          <w:lang w:val="en-ID"/>
        </w:rPr>
        <w:t>:</w:t>
      </w:r>
      <w:r>
        <w:rPr>
          <w:rFonts w:cs="Times New Roman"/>
          <w:szCs w:val="24"/>
          <w:lang w:val="en-ID"/>
        </w:rPr>
        <w:t xml:space="preserve"> BAPPEDA Provinsi DKI Jakarta</w:t>
      </w:r>
      <w:r w:rsidRPr="001A3D68">
        <w:rPr>
          <w:rFonts w:cs="Times New Roman"/>
          <w:szCs w:val="24"/>
          <w:lang w:val="en-ID"/>
        </w:rPr>
        <w:t xml:space="preserve"> </w:t>
      </w:r>
      <w:r>
        <w:rPr>
          <w:rFonts w:cs="Times New Roman"/>
          <w:szCs w:val="24"/>
          <w:lang w:val="en-ID"/>
        </w:rPr>
        <w:t>(Data Diolah)</w:t>
      </w:r>
    </w:p>
    <w:p w:rsidR="00530159" w:rsidRPr="00C9662E" w:rsidRDefault="00530159" w:rsidP="00530159">
      <w:pPr>
        <w:ind w:left="426"/>
        <w:rPr>
          <w:rFonts w:cs="Times New Roman"/>
          <w:color w:val="00B0F0"/>
          <w:szCs w:val="24"/>
          <w:lang w:val="en-ID"/>
        </w:rPr>
      </w:pPr>
      <w:r>
        <w:rPr>
          <w:rFonts w:cs="Times New Roman"/>
          <w:szCs w:val="24"/>
          <w:lang w:val="en-ID"/>
        </w:rPr>
        <w:t xml:space="preserve">Berdasarkan tabel 1.1 menunjukkan realisasi PAD yang meningkat dari tahun ke tahun dalam kurun waktu sepuluh tahun. Akan tetapi, peningkatan realisasi tersebut harus disesuaikan dengan anggaran yang ditetapkan selama kurun waktu tersebut, yaitu apakah terdapat ketidaksesuaian antara anggaran dengan realisasinya (tingkat </w:t>
      </w:r>
      <w:r>
        <w:rPr>
          <w:rFonts w:cs="Times New Roman"/>
          <w:szCs w:val="24"/>
          <w:lang w:val="en-ID"/>
        </w:rPr>
        <w:lastRenderedPageBreak/>
        <w:t xml:space="preserve">efektifitas). Faktanya, PAD DKI Jakarta masih tergolong fluktuatif. Hal ini ditunjukkan oleh persentase realisasi PAD yang tidak menentu selama kurun waktu sepuluh tahun karena yang menjadi </w:t>
      </w:r>
      <w:r w:rsidRPr="00D200CC">
        <w:rPr>
          <w:rFonts w:cs="Times New Roman"/>
          <w:color w:val="000000" w:themeColor="text1"/>
          <w:szCs w:val="24"/>
          <w:lang w:val="en-ID"/>
        </w:rPr>
        <w:t xml:space="preserve">tolok ukur </w:t>
      </w:r>
      <w:r>
        <w:rPr>
          <w:rFonts w:cs="Times New Roman"/>
          <w:szCs w:val="24"/>
          <w:lang w:val="en-ID"/>
        </w:rPr>
        <w:t xml:space="preserve">adalah anggaran PAD yang sudah ditetapkan. Pada tahun 2007, terlihat bahwa </w:t>
      </w:r>
      <w:r w:rsidRPr="009D6467">
        <w:rPr>
          <w:rFonts w:cs="Times New Roman"/>
          <w:szCs w:val="24"/>
          <w:lang w:val="en-ID"/>
        </w:rPr>
        <w:t>realisasi PAD masih cukup jauh dari target yang dianggarkan</w:t>
      </w:r>
      <w:r>
        <w:rPr>
          <w:rFonts w:cs="Times New Roman"/>
          <w:szCs w:val="24"/>
          <w:lang w:val="en-ID"/>
        </w:rPr>
        <w:t xml:space="preserve">, </w:t>
      </w:r>
      <w:r w:rsidRPr="009D6467">
        <w:rPr>
          <w:rFonts w:cs="Times New Roman"/>
          <w:szCs w:val="24"/>
          <w:lang w:val="en-ID"/>
        </w:rPr>
        <w:t xml:space="preserve">yaitu terdapat selisih kurang dari target anggaran sebesar 15,62%.  Akan tetapi, lain hal-nya dengan tahun 2008 hingga 2013 yang menunjukkan keberhasilan pencapaian anggaran melebihi target atau biasa disebut sebagai selisih yang </w:t>
      </w:r>
      <w:r w:rsidRPr="009D6467">
        <w:rPr>
          <w:rFonts w:cs="Times New Roman"/>
          <w:i/>
          <w:szCs w:val="24"/>
          <w:lang w:val="en-ID"/>
        </w:rPr>
        <w:t>favorable</w:t>
      </w:r>
      <w:r w:rsidRPr="009D6467">
        <w:rPr>
          <w:rFonts w:cs="Times New Roman"/>
          <w:szCs w:val="24"/>
          <w:lang w:val="en-ID"/>
        </w:rPr>
        <w:t xml:space="preserve"> dengan selisih berkisar antara 0,71% hingga 9,50% di atas target yang dianggarkan. </w:t>
      </w:r>
      <w:r w:rsidRPr="009D6467">
        <w:rPr>
          <w:rFonts w:cs="Times New Roman"/>
          <w:color w:val="000000" w:themeColor="text1"/>
          <w:szCs w:val="24"/>
          <w:lang w:val="en-ID"/>
        </w:rPr>
        <w:t>P</w:t>
      </w:r>
      <w:r w:rsidRPr="009D6467">
        <w:rPr>
          <w:rFonts w:cs="Times New Roman"/>
          <w:szCs w:val="24"/>
          <w:lang w:val="en-ID"/>
        </w:rPr>
        <w:t>ada tahun 2015 Pemerintah Daerah menurunkan anggaran, hal tersebut dilakukan karena realisasi PAD pada tahun 2014 masih cukup jauh dari target yang dianggarkan</w:t>
      </w:r>
      <w:r>
        <w:rPr>
          <w:rFonts w:cs="Times New Roman"/>
          <w:szCs w:val="24"/>
          <w:lang w:val="en-ID"/>
        </w:rPr>
        <w:t>,</w:t>
      </w:r>
      <w:r w:rsidRPr="009D6467">
        <w:rPr>
          <w:rFonts w:cs="Times New Roman"/>
          <w:szCs w:val="24"/>
          <w:lang w:val="en-ID"/>
        </w:rPr>
        <w:t xml:space="preserve"> yaitu terdapat selisih kurang dari target anggaran sebesar 21,34%. Namun demikian, penurunan anggaran tersebut tidak sepenuhnya berdampak pada realisasinya karena realisasi PAD yang dicapai pada tahun 2015 masih cukup jauh</w:t>
      </w:r>
      <w:r>
        <w:rPr>
          <w:rFonts w:cs="Times New Roman"/>
          <w:szCs w:val="24"/>
          <w:lang w:val="en-ID"/>
        </w:rPr>
        <w:t xml:space="preserve"> dari target yang dianggarkan, </w:t>
      </w:r>
      <w:r w:rsidRPr="009D6467">
        <w:rPr>
          <w:rFonts w:cs="Times New Roman"/>
          <w:szCs w:val="24"/>
          <w:lang w:val="en-ID"/>
        </w:rPr>
        <w:t>yaitu terdapat selisih kurang dari target anggaran sebesar 11,27%. Hal yang sama masih berlanjut di tahun 2016, dimana pemerintah mencoba untuk menaikkan anggaran tetapi realisasi PAD belum dapat m</w:t>
      </w:r>
      <w:r>
        <w:rPr>
          <w:rFonts w:cs="Times New Roman"/>
          <w:szCs w:val="24"/>
          <w:lang w:val="en-ID"/>
        </w:rPr>
        <w:t xml:space="preserve">encapai target yang dianggarkan, </w:t>
      </w:r>
      <w:r w:rsidRPr="009D6467">
        <w:rPr>
          <w:rFonts w:cs="Times New Roman"/>
          <w:szCs w:val="24"/>
          <w:lang w:val="en-ID"/>
        </w:rPr>
        <w:t>yaitu terdapat selisih kurang dari target anggaran sebesar 4,19%.</w:t>
      </w:r>
      <w:r w:rsidRPr="00461386">
        <w:rPr>
          <w:rFonts w:cs="Times New Roman"/>
          <w:szCs w:val="24"/>
          <w:lang w:val="en-ID"/>
        </w:rPr>
        <w:t xml:space="preserve"> </w:t>
      </w:r>
    </w:p>
    <w:p w:rsidR="00530159" w:rsidRPr="00A33867" w:rsidRDefault="00530159" w:rsidP="00530159">
      <w:pPr>
        <w:spacing w:after="0"/>
        <w:ind w:left="426" w:firstLine="425"/>
        <w:rPr>
          <w:rFonts w:cs="Times New Roman"/>
          <w:szCs w:val="24"/>
          <w:lang w:val="en-ID"/>
        </w:rPr>
      </w:pPr>
      <w:r w:rsidRPr="00A33867">
        <w:rPr>
          <w:rFonts w:cs="Times New Roman"/>
          <w:szCs w:val="24"/>
          <w:lang w:val="en-ID"/>
        </w:rPr>
        <w:t>Pajak merupakan salah satu sumber pendapatan negara terbesar yang merupakan kewajiban masyarakat kepada negara dan sebagai bentuk keikutsertaan masyarakat dalam membela dan membangun tanah air dan negara. Walaup</w:t>
      </w:r>
      <w:r>
        <w:rPr>
          <w:rFonts w:cs="Times New Roman"/>
          <w:szCs w:val="24"/>
          <w:lang w:val="en-ID"/>
        </w:rPr>
        <w:t xml:space="preserve">un pajak memiliki sifat memaksa, </w:t>
      </w:r>
      <w:r w:rsidRPr="00A33867">
        <w:rPr>
          <w:rFonts w:cs="Times New Roman"/>
          <w:szCs w:val="24"/>
          <w:lang w:val="en-ID"/>
        </w:rPr>
        <w:t xml:space="preserve">tetapi terdapat aturan dalam pengenaan, pemungutan, dan penarikan pajak oleh pemerintah atau negara dan tidak dilakukan secara semena-mena. Hal tersebut sesuai dengan </w:t>
      </w:r>
      <w:r w:rsidRPr="00437B37">
        <w:rPr>
          <w:rFonts w:cs="Times New Roman"/>
          <w:szCs w:val="24"/>
          <w:lang w:val="en-ID"/>
        </w:rPr>
        <w:t>Pasal 23A UUD 1945 (amandemen ketiga) yang menyatakan, “Pajak dan pungutan lain yang bersifat memaksa untuk keperluan negara diatur dengan Undang-Undang”.</w:t>
      </w:r>
      <w:r w:rsidRPr="00A33867">
        <w:rPr>
          <w:rFonts w:cs="Times New Roman"/>
          <w:szCs w:val="24"/>
          <w:lang w:val="en-ID"/>
        </w:rPr>
        <w:t xml:space="preserve"> Pajak tidak hanya terdapat di Indonesia karena hampir seluruh negara </w:t>
      </w:r>
      <w:r w:rsidRPr="00A33867">
        <w:rPr>
          <w:rFonts w:cs="Times New Roman"/>
          <w:szCs w:val="24"/>
          <w:lang w:val="en-ID"/>
        </w:rPr>
        <w:lastRenderedPageBreak/>
        <w:t>menerapkan sistem perpajakan. Meskipun sistem yang diterapkan berbeda-beda antara negar</w:t>
      </w:r>
      <w:r>
        <w:rPr>
          <w:rFonts w:cs="Times New Roman"/>
          <w:szCs w:val="24"/>
          <w:lang w:val="en-ID"/>
        </w:rPr>
        <w:t xml:space="preserve">a yang satu dengan lainnya </w:t>
      </w:r>
      <w:r w:rsidRPr="00A33867">
        <w:rPr>
          <w:rFonts w:cs="Times New Roman"/>
          <w:szCs w:val="24"/>
          <w:lang w:val="en-ID"/>
        </w:rPr>
        <w:t>t</w:t>
      </w:r>
      <w:r>
        <w:rPr>
          <w:rFonts w:cs="Times New Roman"/>
          <w:szCs w:val="24"/>
          <w:lang w:val="en-ID"/>
        </w:rPr>
        <w:t xml:space="preserve">etapi menganut tujuan yang sama, </w:t>
      </w:r>
      <w:r w:rsidRPr="00A33867">
        <w:rPr>
          <w:rFonts w:cs="Times New Roman"/>
          <w:szCs w:val="24"/>
          <w:lang w:val="en-ID"/>
        </w:rPr>
        <w:t>yaitu menuju pada kemakmuran rakyat.</w:t>
      </w:r>
    </w:p>
    <w:p w:rsidR="00530159" w:rsidRPr="00A33867" w:rsidRDefault="00530159" w:rsidP="00530159">
      <w:pPr>
        <w:ind w:left="426" w:firstLine="425"/>
        <w:rPr>
          <w:rFonts w:cs="Times New Roman"/>
          <w:szCs w:val="24"/>
          <w:lang w:val="en-ID"/>
        </w:rPr>
      </w:pPr>
      <w:r w:rsidRPr="00A33867">
        <w:rPr>
          <w:rFonts w:cs="Times New Roman"/>
          <w:szCs w:val="24"/>
          <w:lang w:val="en-ID"/>
        </w:rPr>
        <w:t>Salah satu peran pajak</w:t>
      </w:r>
      <w:r>
        <w:rPr>
          <w:rFonts w:cs="Times New Roman"/>
          <w:szCs w:val="24"/>
          <w:lang w:val="en-ID"/>
        </w:rPr>
        <w:t xml:space="preserve"> digunakan sebagai sumber dana p</w:t>
      </w:r>
      <w:r w:rsidRPr="00A33867">
        <w:rPr>
          <w:rFonts w:cs="Times New Roman"/>
          <w:szCs w:val="24"/>
          <w:lang w:val="en-ID"/>
        </w:rPr>
        <w:t>emerintah untuk membiayai segala pengeluaran. Menurut lembaga pem</w:t>
      </w:r>
      <w:r>
        <w:rPr>
          <w:rFonts w:cs="Times New Roman"/>
          <w:szCs w:val="24"/>
          <w:lang w:val="en-ID"/>
        </w:rPr>
        <w:t>ungutnya, pajak dibagi menjadi Pajak Pusat dan Pajak Daerah. Pajak P</w:t>
      </w:r>
      <w:r w:rsidRPr="00A33867">
        <w:rPr>
          <w:rFonts w:cs="Times New Roman"/>
          <w:szCs w:val="24"/>
          <w:lang w:val="en-ID"/>
        </w:rPr>
        <w:t>usat meru</w:t>
      </w:r>
      <w:r>
        <w:rPr>
          <w:rFonts w:cs="Times New Roman"/>
          <w:szCs w:val="24"/>
          <w:lang w:val="en-ID"/>
        </w:rPr>
        <w:t>pakan pajak yang dipungut oleh Pemerintah P</w:t>
      </w:r>
      <w:r w:rsidRPr="00A33867">
        <w:rPr>
          <w:rFonts w:cs="Times New Roman"/>
          <w:szCs w:val="24"/>
          <w:lang w:val="en-ID"/>
        </w:rPr>
        <w:t>usat dan digunakan untuk membiayai rumah tangga negara yang terdiri dari Pajak Penghasilan, Pajak Pertambahan Nilai, Pajak Penjualan atas Barang Mewah, Bea Materai, dan Pajak Bumi dan Bangunan khusus untuk sektor Perkebunan, Perhutanan, dan Per</w:t>
      </w:r>
      <w:r>
        <w:rPr>
          <w:rFonts w:cs="Times New Roman"/>
          <w:szCs w:val="24"/>
          <w:lang w:val="en-ID"/>
        </w:rPr>
        <w:t>tambangan, sedangkan Pajak D</w:t>
      </w:r>
      <w:r w:rsidRPr="00A33867">
        <w:rPr>
          <w:rFonts w:cs="Times New Roman"/>
          <w:szCs w:val="24"/>
          <w:lang w:val="en-ID"/>
        </w:rPr>
        <w:t>aerah merupakan sumber PAD yang dapat terus dimanfaatkan untuk pembangunan daerah yang dipungut dari masyarakat tanpa mendapatkan imbalan secara langsung dan t</w:t>
      </w:r>
      <w:r>
        <w:rPr>
          <w:rFonts w:cs="Times New Roman"/>
          <w:szCs w:val="24"/>
          <w:lang w:val="en-ID"/>
        </w:rPr>
        <w:t xml:space="preserve">erbagi menjadi dua, yaitu Pajak Provinsi, </w:t>
      </w:r>
      <w:r w:rsidRPr="00A33867">
        <w:rPr>
          <w:rFonts w:cs="Times New Roman"/>
          <w:szCs w:val="24"/>
          <w:lang w:val="en-ID"/>
        </w:rPr>
        <w:t>seperti Pajak Kendaraan Bermotor, Bea Balik Nama Kendaraan Bermotor, Pajak Bahan Bakar Kendaraan Bermotor, Pajak</w:t>
      </w:r>
      <w:r>
        <w:rPr>
          <w:rFonts w:cs="Times New Roman"/>
          <w:szCs w:val="24"/>
          <w:lang w:val="en-ID"/>
        </w:rPr>
        <w:t xml:space="preserve"> Air Permukaan, dan Pajak Rokok serta Pajak Kabupaten/Kota, </w:t>
      </w:r>
      <w:r w:rsidRPr="00A33867">
        <w:rPr>
          <w:rFonts w:cs="Times New Roman"/>
          <w:szCs w:val="24"/>
          <w:lang w:val="en-ID"/>
        </w:rPr>
        <w:t>seperti Pajak Hotel, Pajak Restoran, Pajak Hiburan, Pajak Reklame, Pajak Penerangan Jalan, Pajak Mineral Bukan Logam dan Batuan, Pajak Parkir, Pajak Air Tanah, Pajak Sarang Burung Wa</w:t>
      </w:r>
      <w:r>
        <w:rPr>
          <w:rFonts w:cs="Times New Roman"/>
          <w:szCs w:val="24"/>
          <w:lang w:val="en-ID"/>
        </w:rPr>
        <w:t>let, Pajak Bumi dan Bangunan Per</w:t>
      </w:r>
      <w:r w:rsidRPr="00A33867">
        <w:rPr>
          <w:rFonts w:cs="Times New Roman"/>
          <w:szCs w:val="24"/>
          <w:lang w:val="en-ID"/>
        </w:rPr>
        <w:t>desaan dan Perkotaan, dan Bea Perolehan Hak Atas Tanah dan/atau Bangunan.</w:t>
      </w:r>
    </w:p>
    <w:p w:rsidR="00530159" w:rsidRDefault="00530159" w:rsidP="00530159">
      <w:pPr>
        <w:ind w:left="426" w:firstLine="425"/>
        <w:rPr>
          <w:rFonts w:cs="Times New Roman"/>
          <w:szCs w:val="24"/>
          <w:lang w:val="en-ID"/>
        </w:rPr>
      </w:pPr>
      <w:r>
        <w:rPr>
          <w:rFonts w:cs="Times New Roman"/>
          <w:szCs w:val="24"/>
          <w:lang w:val="en-ID"/>
        </w:rPr>
        <w:t xml:space="preserve">Profil Pajak Daerah DKI Jakarta tahun 2007-2016 menunjukkan nilai anggaran yang meningkat dari tahun ke tahun selama kurun waktu sepuluh tahun, tetapi peningkatan anggaran tersebut belum sepenuhnya dapat diimbangi dengan realisasinya (tingkat efektifitas). Hal ini dapat dilihat dari </w:t>
      </w:r>
      <w:r w:rsidRPr="009D6467">
        <w:rPr>
          <w:rFonts w:cs="Times New Roman"/>
          <w:szCs w:val="24"/>
          <w:lang w:val="en-ID"/>
        </w:rPr>
        <w:t>persentase realisasi Pajak Daerah tahun 2007, 2014 hingga 2016 yaitu faktanya realisasi tahun tersebut tidak mencapai target yang dianggarkan. Dengan kata lain, masih terdapat selisih kurang dari target anggaran dengan kisaran antara 4,49% hingga 16,77% untuk periode tersebut</w:t>
      </w:r>
      <w:r>
        <w:rPr>
          <w:rFonts w:cs="Times New Roman"/>
          <w:szCs w:val="24"/>
          <w:lang w:val="en-ID"/>
        </w:rPr>
        <w:t xml:space="preserve"> dan</w:t>
      </w:r>
      <w:r w:rsidRPr="009D6467">
        <w:rPr>
          <w:rFonts w:cs="Times New Roman"/>
          <w:szCs w:val="24"/>
          <w:lang w:val="en-ID"/>
        </w:rPr>
        <w:t xml:space="preserve"> secara otomatis </w:t>
      </w:r>
      <w:r w:rsidRPr="009D6467">
        <w:rPr>
          <w:rFonts w:cs="Times New Roman"/>
          <w:szCs w:val="24"/>
          <w:lang w:val="en-ID"/>
        </w:rPr>
        <w:lastRenderedPageBreak/>
        <w:t>berdampak pada realisasi PAD tahun 2007, 2014 hingga 2016 yang juga tidak dapat mengejar anggaran yang ditetapkan. Lain hal-nya pada tahun 2009 yang menunjukkan bahwa realisasi Pajak Daerah masih dibawah anggaran atau dengan kata lain tidak m</w:t>
      </w:r>
      <w:r>
        <w:rPr>
          <w:rFonts w:cs="Times New Roman"/>
          <w:szCs w:val="24"/>
          <w:lang w:val="en-ID"/>
        </w:rPr>
        <w:t xml:space="preserve">encapai target yang dianggarkan, </w:t>
      </w:r>
      <w:r w:rsidRPr="009D6467">
        <w:rPr>
          <w:rFonts w:cs="Times New Roman"/>
          <w:szCs w:val="24"/>
          <w:lang w:val="en-ID"/>
        </w:rPr>
        <w:t>yaitu terdapat selisih kurang dari target anggaran sebesar 0,64%</w:t>
      </w:r>
      <w:r>
        <w:rPr>
          <w:rFonts w:cs="Times New Roman"/>
          <w:szCs w:val="24"/>
          <w:lang w:val="en-ID"/>
        </w:rPr>
        <w:t xml:space="preserve">, </w:t>
      </w:r>
      <w:r w:rsidRPr="009D6467">
        <w:rPr>
          <w:rFonts w:cs="Times New Roman"/>
          <w:szCs w:val="24"/>
          <w:lang w:val="en-ID"/>
        </w:rPr>
        <w:t xml:space="preserve">tetapi pada realisasi PAD menunjukkan keberhasilan pencapaian anggaran melebihi target atau biasa disebut sebagai selisih yang </w:t>
      </w:r>
      <w:r w:rsidRPr="009D6467">
        <w:rPr>
          <w:rFonts w:cs="Times New Roman"/>
          <w:i/>
          <w:szCs w:val="24"/>
          <w:lang w:val="en-ID"/>
        </w:rPr>
        <w:t>favorable</w:t>
      </w:r>
      <w:r w:rsidRPr="009D6467">
        <w:rPr>
          <w:rFonts w:cs="Times New Roman"/>
          <w:szCs w:val="24"/>
          <w:lang w:val="en-ID"/>
        </w:rPr>
        <w:t xml:space="preserve"> dengan selisih sebesar 2,29% di atas target yang dianggarkan. Hal ini dapat terjadi karena tidak menutup kemungkinan pada tahun 2009, PAD DKI Jakarta lebih didominasi oleh sumber penerimaan dari sektor PAD lainnya diluar Pajak Daerah.</w:t>
      </w:r>
      <w:r>
        <w:rPr>
          <w:rFonts w:cs="Times New Roman"/>
          <w:szCs w:val="24"/>
          <w:lang w:val="en-ID"/>
        </w:rPr>
        <w:t xml:space="preserve"> Berikut, profil Pajak Daerah DKI Jakarta tahun 2007-2016 ditampilkan pada tabel 1.2 di bawah ini.</w:t>
      </w:r>
    </w:p>
    <w:p w:rsidR="00530159" w:rsidRPr="00102086" w:rsidRDefault="00530159" w:rsidP="00530159">
      <w:pPr>
        <w:spacing w:after="0" w:line="240" w:lineRule="auto"/>
        <w:ind w:firstLine="426"/>
        <w:jc w:val="center"/>
        <w:rPr>
          <w:b/>
        </w:rPr>
      </w:pPr>
      <w:r w:rsidRPr="00102086">
        <w:rPr>
          <w:b/>
        </w:rPr>
        <w:t>Tabel 1.2</w:t>
      </w:r>
    </w:p>
    <w:p w:rsidR="00530159" w:rsidRDefault="00530159" w:rsidP="00530159">
      <w:pPr>
        <w:spacing w:after="0" w:line="240" w:lineRule="auto"/>
        <w:ind w:firstLine="426"/>
        <w:jc w:val="center"/>
        <w:rPr>
          <w:b/>
        </w:rPr>
      </w:pPr>
      <w:r w:rsidRPr="00102086">
        <w:rPr>
          <w:b/>
        </w:rPr>
        <w:t>Anggaran dan Realisasi Penerimaan Pajak Daerah DKI Jakarta</w:t>
      </w:r>
    </w:p>
    <w:p w:rsidR="00530159" w:rsidRPr="00534F4B" w:rsidRDefault="00530159" w:rsidP="00530159">
      <w:pPr>
        <w:tabs>
          <w:tab w:val="left" w:pos="1985"/>
        </w:tabs>
        <w:spacing w:after="0"/>
        <w:ind w:firstLine="567"/>
        <w:jc w:val="center"/>
        <w:rPr>
          <w:b/>
        </w:rPr>
      </w:pPr>
      <w:r>
        <w:rPr>
          <w:b/>
        </w:rPr>
        <w:t>Tahun 2007-2016</w:t>
      </w:r>
    </w:p>
    <w:tbl>
      <w:tblPr>
        <w:tblW w:w="8654" w:type="dxa"/>
        <w:tblInd w:w="421" w:type="dxa"/>
        <w:tblLook w:val="04A0" w:firstRow="1" w:lastRow="0" w:firstColumn="1" w:lastColumn="0" w:noHBand="0" w:noVBand="1"/>
      </w:tblPr>
      <w:tblGrid>
        <w:gridCol w:w="1701"/>
        <w:gridCol w:w="2693"/>
        <w:gridCol w:w="2835"/>
        <w:gridCol w:w="1425"/>
      </w:tblGrid>
      <w:tr w:rsidR="00530159" w:rsidRPr="004F3972" w:rsidTr="00E64AF4">
        <w:trPr>
          <w:trHeight w:val="300"/>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Tahun</w:t>
            </w:r>
          </w:p>
        </w:tc>
        <w:tc>
          <w:tcPr>
            <w:tcW w:w="6953"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Pajak Daerah</w:t>
            </w:r>
          </w:p>
        </w:tc>
      </w:tr>
      <w:tr w:rsidR="00530159" w:rsidRPr="004F3972" w:rsidTr="00E64AF4">
        <w:trPr>
          <w:trHeight w:val="300"/>
        </w:trPr>
        <w:tc>
          <w:tcPr>
            <w:tcW w:w="1701" w:type="dxa"/>
            <w:vMerge/>
            <w:tcBorders>
              <w:top w:val="single" w:sz="4" w:space="0" w:color="auto"/>
              <w:left w:val="single" w:sz="4" w:space="0" w:color="auto"/>
              <w:bottom w:val="single" w:sz="4" w:space="0" w:color="auto"/>
              <w:right w:val="single" w:sz="4" w:space="0" w:color="auto"/>
            </w:tcBorders>
            <w:vAlign w:val="center"/>
            <w:hideMark/>
          </w:tcPr>
          <w:p w:rsidR="00530159" w:rsidRPr="004F3972" w:rsidRDefault="00530159" w:rsidP="00E64AF4">
            <w:pPr>
              <w:spacing w:after="0" w:line="240" w:lineRule="auto"/>
              <w:jc w:val="left"/>
              <w:rPr>
                <w:rFonts w:eastAsia="Times New Roman" w:cs="Times New Roman"/>
                <w:color w:val="000000"/>
                <w:szCs w:val="24"/>
              </w:rPr>
            </w:pPr>
          </w:p>
        </w:tc>
        <w:tc>
          <w:tcPr>
            <w:tcW w:w="6953" w:type="dxa"/>
            <w:gridSpan w:val="3"/>
            <w:vMerge/>
            <w:tcBorders>
              <w:top w:val="single" w:sz="4" w:space="0" w:color="auto"/>
              <w:left w:val="single" w:sz="4" w:space="0" w:color="auto"/>
              <w:bottom w:val="single" w:sz="4" w:space="0" w:color="auto"/>
              <w:right w:val="single" w:sz="4" w:space="0" w:color="auto"/>
            </w:tcBorders>
            <w:vAlign w:val="center"/>
            <w:hideMark/>
          </w:tcPr>
          <w:p w:rsidR="00530159" w:rsidRPr="004F3972" w:rsidRDefault="00530159" w:rsidP="00E64AF4">
            <w:pPr>
              <w:spacing w:after="0" w:line="240" w:lineRule="auto"/>
              <w:jc w:val="left"/>
              <w:rPr>
                <w:rFonts w:eastAsia="Times New Roman" w:cs="Times New Roman"/>
                <w:color w:val="000000"/>
                <w:szCs w:val="24"/>
              </w:rPr>
            </w:pPr>
          </w:p>
        </w:tc>
      </w:tr>
      <w:tr w:rsidR="00530159" w:rsidRPr="004F3972" w:rsidTr="00E64AF4">
        <w:trPr>
          <w:trHeight w:val="315"/>
        </w:trPr>
        <w:tc>
          <w:tcPr>
            <w:tcW w:w="1701" w:type="dxa"/>
            <w:vMerge/>
            <w:tcBorders>
              <w:top w:val="single" w:sz="4" w:space="0" w:color="auto"/>
              <w:left w:val="single" w:sz="4" w:space="0" w:color="auto"/>
              <w:bottom w:val="single" w:sz="4" w:space="0" w:color="auto"/>
              <w:right w:val="single" w:sz="4" w:space="0" w:color="auto"/>
            </w:tcBorders>
            <w:vAlign w:val="center"/>
            <w:hideMark/>
          </w:tcPr>
          <w:p w:rsidR="00530159" w:rsidRPr="004F3972" w:rsidRDefault="00530159" w:rsidP="00E64AF4">
            <w:pPr>
              <w:spacing w:after="0" w:line="240" w:lineRule="auto"/>
              <w:jc w:val="left"/>
              <w:rPr>
                <w:rFonts w:eastAsia="Times New Roman" w:cs="Times New Roman"/>
                <w:color w:val="000000"/>
                <w:szCs w:val="24"/>
              </w:rPr>
            </w:pP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Anggaran</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Realisasi</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07</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8.334.27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7.154.193.201.952</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85,84</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08</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8.484.27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8.751.273.782.037</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03,15</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09</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8.615.00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8.560.134.926.182</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99,36</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10</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0.083.00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0.751.745.151.388</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06,63</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11</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3.965.00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5.221.414.892.548</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09,00</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12</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6.525.00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7.721.493.016.509</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07,24</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13</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2.618.00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3.370.213.237.450</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103,33</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14</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32.500.00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7.050.949.023.586</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83,23</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15</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32.581.65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9.076.926.598.506</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89,24</w:t>
            </w:r>
          </w:p>
        </w:tc>
      </w:tr>
      <w:tr w:rsidR="00530159" w:rsidRPr="004F3972" w:rsidTr="00E64AF4">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2016</w:t>
            </w:r>
          </w:p>
        </w:tc>
        <w:tc>
          <w:tcPr>
            <w:tcW w:w="2693"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33.100.000.000.000</w:t>
            </w:r>
          </w:p>
        </w:tc>
        <w:tc>
          <w:tcPr>
            <w:tcW w:w="283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31.613.197.634.662</w:t>
            </w:r>
          </w:p>
        </w:tc>
        <w:tc>
          <w:tcPr>
            <w:tcW w:w="1425" w:type="dxa"/>
            <w:tcBorders>
              <w:top w:val="nil"/>
              <w:left w:val="nil"/>
              <w:bottom w:val="single" w:sz="4" w:space="0" w:color="auto"/>
              <w:right w:val="single" w:sz="4" w:space="0" w:color="auto"/>
            </w:tcBorders>
            <w:shd w:val="clear" w:color="auto" w:fill="auto"/>
            <w:noWrap/>
            <w:vAlign w:val="bottom"/>
            <w:hideMark/>
          </w:tcPr>
          <w:p w:rsidR="00530159" w:rsidRPr="004F3972" w:rsidRDefault="00530159" w:rsidP="00E64AF4">
            <w:pPr>
              <w:spacing w:after="0" w:line="240" w:lineRule="auto"/>
              <w:jc w:val="center"/>
              <w:rPr>
                <w:rFonts w:eastAsia="Times New Roman" w:cs="Times New Roman"/>
                <w:color w:val="000000"/>
                <w:szCs w:val="24"/>
              </w:rPr>
            </w:pPr>
            <w:r w:rsidRPr="004F3972">
              <w:rPr>
                <w:rFonts w:eastAsia="Times New Roman" w:cs="Times New Roman"/>
                <w:color w:val="000000"/>
                <w:szCs w:val="24"/>
              </w:rPr>
              <w:t>95,51</w:t>
            </w:r>
          </w:p>
        </w:tc>
      </w:tr>
    </w:tbl>
    <w:p w:rsidR="00530159" w:rsidRDefault="00530159" w:rsidP="00530159">
      <w:pPr>
        <w:ind w:firstLine="426"/>
        <w:rPr>
          <w:rFonts w:cs="Times New Roman"/>
          <w:szCs w:val="24"/>
          <w:lang w:val="en-ID"/>
        </w:rPr>
      </w:pPr>
      <w:r w:rsidRPr="007854F3">
        <w:rPr>
          <w:rFonts w:cs="Times New Roman"/>
          <w:szCs w:val="24"/>
          <w:lang w:val="en-ID"/>
        </w:rPr>
        <w:t>S</w:t>
      </w:r>
      <w:r>
        <w:rPr>
          <w:rFonts w:cs="Times New Roman"/>
          <w:szCs w:val="24"/>
          <w:lang w:val="en-ID"/>
        </w:rPr>
        <w:t>umber: BPRD Provinsi DKI Jakarta (Data Diolah)</w:t>
      </w:r>
    </w:p>
    <w:p w:rsidR="00530159" w:rsidRPr="00525FE7" w:rsidRDefault="00530159" w:rsidP="00530159">
      <w:pPr>
        <w:spacing w:after="0"/>
        <w:ind w:firstLine="426"/>
        <w:rPr>
          <w:rFonts w:cs="Times New Roman"/>
          <w:color w:val="00B0F0"/>
          <w:szCs w:val="24"/>
          <w:lang w:val="en-ID"/>
        </w:rPr>
      </w:pPr>
      <w:r>
        <w:rPr>
          <w:rFonts w:cs="Times New Roman"/>
          <w:szCs w:val="24"/>
          <w:lang w:val="en-ID"/>
        </w:rPr>
        <w:t>Di sisi lain, tercapainya realisasi Pajak Daerah tahun 2008, 2010 hingga 2013 dan tidak</w:t>
      </w:r>
    </w:p>
    <w:p w:rsidR="00530159" w:rsidRDefault="00530159" w:rsidP="00530159">
      <w:pPr>
        <w:ind w:left="426"/>
        <w:rPr>
          <w:rFonts w:cs="Times New Roman"/>
          <w:szCs w:val="24"/>
          <w:lang w:val="en-ID"/>
        </w:rPr>
      </w:pPr>
      <w:r>
        <w:rPr>
          <w:rFonts w:cs="Times New Roman"/>
          <w:szCs w:val="24"/>
          <w:lang w:val="en-ID"/>
        </w:rPr>
        <w:t xml:space="preserve">tercapainya realisasi Pajak Daerah tahun 2007, 2009, 2014 hingga 2016, seperti yang ditampilkan pada tabel 1.2 dipengaruhi oleh sektor penerimaan untuk masing-masing jenis pajak, salah satunya Pajak Reklame. </w:t>
      </w:r>
    </w:p>
    <w:p w:rsidR="00530159" w:rsidRDefault="00530159" w:rsidP="00530159">
      <w:pPr>
        <w:ind w:left="426" w:firstLine="425"/>
        <w:rPr>
          <w:rFonts w:cs="Times New Roman"/>
          <w:szCs w:val="24"/>
          <w:lang w:val="en-ID"/>
        </w:rPr>
      </w:pPr>
      <w:r w:rsidRPr="0053513A">
        <w:rPr>
          <w:rFonts w:cs="Times New Roman"/>
          <w:szCs w:val="24"/>
          <w:lang w:val="en-ID"/>
        </w:rPr>
        <w:lastRenderedPageBreak/>
        <w:t>Pajak Reklame merupakan salah satu penyumbang PAD cukup potensial bagi Pempro</w:t>
      </w:r>
      <w:r>
        <w:rPr>
          <w:rFonts w:cs="Times New Roman"/>
          <w:szCs w:val="24"/>
          <w:lang w:val="en-ID"/>
        </w:rPr>
        <w:t xml:space="preserve">v DKI Jakarta. Akan tetapi, </w:t>
      </w:r>
      <w:r w:rsidRPr="0053513A">
        <w:rPr>
          <w:rFonts w:cs="Times New Roman"/>
          <w:szCs w:val="24"/>
          <w:lang w:val="en-ID"/>
        </w:rPr>
        <w:t xml:space="preserve">faktanya tidak sedikit reklame melewati batas izin tayang yang telah ditentukan dan disebut sebagai reklame liar (ilegal) sehingga memicu Dinas Pelayanan Pajak DKI Jakarta gencar melakukan penertiban reklame ilegal yang sudah dilakukan sejak 4 tahun terakhir, dimana tahun 2008 ditertibkan sebanyak 9.730 reklame, tahun 2009 ditertibkan sebanyak 3.601 reklame, tahun 2010 ditertibkan sebanyak 26.042 reklame, dan tahun 2011 ditertibkan sebanyak 20.489 reklame </w:t>
      </w:r>
      <w:r w:rsidRPr="0053513A">
        <w:rPr>
          <w:rFonts w:cs="Times New Roman"/>
          <w:szCs w:val="24"/>
          <w:lang w:val="en-ID"/>
        </w:rPr>
        <w:fldChar w:fldCharType="begin" w:fldLock="1"/>
      </w:r>
      <w:r w:rsidRPr="0053513A">
        <w:rPr>
          <w:rFonts w:cs="Times New Roman"/>
          <w:szCs w:val="24"/>
          <w:lang w:val="en-ID"/>
        </w:rPr>
        <w:instrText>ADDIN CSL_CITATION {"citationItems":[{"id":"ITEM-1","itemData":{"container-title":"Kompas.com","id":"ITEM-1","issued":{"date-parts":[["2011","10","18"]]},"publisher-place":"Jakarta","title":"DKI Tertibkan Puluhan Ribu Reklame Liar","type":"article-newspaper"},"uris":["http://www.mendeley.com/documents/?uuid=6ea27880-9ca8-4458-a14d-b94bcd2e7335"]}],"mendeley":{"formattedCitation":"(“DKI Tertibkan Puluhan Ribu Reklame Liar,” 2011)","plainTextFormattedCitation":"(“DKI Tertibkan Puluhan Ribu Reklame Liar,” 2011)","previouslyFormattedCitation":"(“DKI Tertibkan Puluhan Ribu Reklame Liar,” 2011)"},"properties":{"noteIndex":0},"schema":"https://github.com/citation-style-language/schema/raw/master/csl-citation.json"}</w:instrText>
      </w:r>
      <w:r w:rsidRPr="0053513A">
        <w:rPr>
          <w:rFonts w:cs="Times New Roman"/>
          <w:szCs w:val="24"/>
          <w:lang w:val="en-ID"/>
        </w:rPr>
        <w:fldChar w:fldCharType="separate"/>
      </w:r>
      <w:r w:rsidRPr="0053513A">
        <w:rPr>
          <w:rFonts w:cs="Times New Roman"/>
          <w:noProof/>
          <w:szCs w:val="24"/>
          <w:lang w:val="en-ID"/>
        </w:rPr>
        <w:t>(“DKI Tertibkan Puluhan Ribu Reklame Liar,” 2011)</w:t>
      </w:r>
      <w:r w:rsidRPr="0053513A">
        <w:rPr>
          <w:rFonts w:cs="Times New Roman"/>
          <w:szCs w:val="24"/>
          <w:lang w:val="en-ID"/>
        </w:rPr>
        <w:fldChar w:fldCharType="end"/>
      </w:r>
      <w:r w:rsidRPr="0053513A">
        <w:rPr>
          <w:rFonts w:cs="Times New Roman"/>
          <w:szCs w:val="24"/>
          <w:lang w:val="en-ID"/>
        </w:rPr>
        <w:t xml:space="preserve">. </w:t>
      </w:r>
      <w:r>
        <w:rPr>
          <w:rFonts w:cs="Times New Roman"/>
          <w:szCs w:val="24"/>
          <w:lang w:val="en-ID"/>
        </w:rPr>
        <w:t xml:space="preserve">Fenomena lain ditunjukkan pada tahun 2014, dimana Wajib Pajak (pemilik usaha) beralih ke media pemasaran lain, seperti media elektronik sebagai sarana alternatif untuk mempromosikan produk dan/atau jasa (iklan). Peristiwa tersebut terjadi karena adanya kenaikan Dasar Pengenaan Pajak Reklame sehingga meningkatkan nilai Pajak Reklame empat kali lipat lebih tinggi dibandingkan tahun sebelumnya </w:t>
      </w:r>
      <w:r w:rsidRPr="00D06261">
        <w:rPr>
          <w:rFonts w:cs="Times New Roman"/>
          <w:szCs w:val="24"/>
          <w:lang w:val="en-ID"/>
        </w:rPr>
        <w:fldChar w:fldCharType="begin" w:fldLock="1"/>
      </w:r>
      <w:r>
        <w:rPr>
          <w:rFonts w:cs="Times New Roman"/>
          <w:szCs w:val="24"/>
          <w:lang w:val="en-ID"/>
        </w:rPr>
        <w:instrText>ADDIN CSL_CITATION {"citationItems":[{"id":"ITEM-1","itemData":{"author":[{"dropping-particle":"","family":"Aziza","given":"Kurnia Sari","non-dropping-particle":"","parse-names":false,"suffix":""}],"container-title":"Kompas.com","id":"ITEM-1","issued":{"date-parts":[["2013","12","15"]]},"publisher-place":"Jakarta","title":"Target Pajak DKI Naik Tajam, Pajak Progresif dan Reklame Meroket","type":"article-newspaper"},"uris":["http://www.mendeley.com/documents/?uuid=b48de680-6bff-481e-aea9-402568c672f4"]}],"mendeley":{"formattedCitation":"(Aziza, 2013)","plainTextFormattedCitation":"(Aziza, 2013)","previouslyFormattedCitation":"(Aziza, 2013)"},"properties":{"noteIndex":0},"schema":"https://github.com/citation-style-language/schema/raw/master/csl-citation.json"}</w:instrText>
      </w:r>
      <w:r w:rsidRPr="00D06261">
        <w:rPr>
          <w:rFonts w:cs="Times New Roman"/>
          <w:szCs w:val="24"/>
          <w:lang w:val="en-ID"/>
        </w:rPr>
        <w:fldChar w:fldCharType="separate"/>
      </w:r>
      <w:r w:rsidRPr="00D06261">
        <w:rPr>
          <w:rFonts w:cs="Times New Roman"/>
          <w:noProof/>
          <w:szCs w:val="24"/>
          <w:lang w:val="en-ID"/>
        </w:rPr>
        <w:t>(Aziza, 2013)</w:t>
      </w:r>
      <w:r w:rsidRPr="00D06261">
        <w:rPr>
          <w:rFonts w:cs="Times New Roman"/>
          <w:szCs w:val="24"/>
          <w:lang w:val="en-ID"/>
        </w:rPr>
        <w:fldChar w:fldCharType="end"/>
      </w:r>
      <w:r>
        <w:rPr>
          <w:rFonts w:cs="Times New Roman"/>
          <w:szCs w:val="24"/>
          <w:lang w:val="en-ID"/>
        </w:rPr>
        <w:t>.</w:t>
      </w:r>
    </w:p>
    <w:p w:rsidR="00530159" w:rsidRPr="007854F3" w:rsidRDefault="00530159" w:rsidP="00530159">
      <w:pPr>
        <w:ind w:left="426" w:firstLine="425"/>
        <w:rPr>
          <w:rFonts w:cs="Times New Roman"/>
          <w:szCs w:val="24"/>
          <w:lang w:val="en-ID"/>
        </w:rPr>
      </w:pPr>
      <w:r>
        <w:rPr>
          <w:rFonts w:cs="Times New Roman"/>
          <w:szCs w:val="24"/>
          <w:lang w:val="en-ID"/>
        </w:rPr>
        <w:t xml:space="preserve">Kepala Dinas Pariwisata dan Kebudayaan DKI Jakarta, Arie Budhiman,  mengatakan bahwa sektor pariwisata memiliki peran yang cukup besar dalam meningkatkan PAD DKI Jakarta </w:t>
      </w:r>
      <w:r w:rsidRPr="00AE3108">
        <w:rPr>
          <w:rFonts w:cs="Times New Roman"/>
          <w:szCs w:val="24"/>
          <w:lang w:val="en-ID"/>
        </w:rPr>
        <w:fldChar w:fldCharType="begin" w:fldLock="1"/>
      </w:r>
      <w:r>
        <w:rPr>
          <w:rFonts w:cs="Times New Roman"/>
          <w:szCs w:val="24"/>
          <w:lang w:val="en-ID"/>
        </w:rPr>
        <w:instrText>ADDIN CSL_CITATION {"citationItems":[{"id":"ITEM-1","itemData":{"container-title":"Kompas.com","id":"ITEM-1","issued":{"date-parts":[["2014","10","24"]]},"publisher-place":"Jakarta","title":"DKI Jakarta Optimistis Pendapatan Pariwisata Mencapai Target","type":"article-newspaper"},"uris":["http://www.mendeley.com/documents/?uuid=6ca4dd46-5e5e-4743-8910-b79f38ecf282"]}],"mendeley":{"formattedCitation":"(“DKI Jakarta Optimistis Pendapatan Pariwisata Mencapai Target,” 2014)","plainTextFormattedCitation":"(“DKI Jakarta Optimistis Pendapatan Pariwisata Mencapai Target,” 2014)","previouslyFormattedCitation":"(“DKI Jakarta Optimistis Pendapatan Pariwisata Mencapai Target,” 2014)"},"properties":{"noteIndex":0},"schema":"https://github.com/citation-style-language/schema/raw/master/csl-citation.json"}</w:instrText>
      </w:r>
      <w:r w:rsidRPr="00AE3108">
        <w:rPr>
          <w:rFonts w:cs="Times New Roman"/>
          <w:szCs w:val="24"/>
          <w:lang w:val="en-ID"/>
        </w:rPr>
        <w:fldChar w:fldCharType="separate"/>
      </w:r>
      <w:r w:rsidRPr="00AE3108">
        <w:rPr>
          <w:rFonts w:cs="Times New Roman"/>
          <w:noProof/>
          <w:szCs w:val="24"/>
          <w:lang w:val="en-ID"/>
        </w:rPr>
        <w:t>(“DKI Jakarta Optimistis Pendapatan Pariwisata Mencapai Target,” 2014)</w:t>
      </w:r>
      <w:r w:rsidRPr="00AE3108">
        <w:rPr>
          <w:rFonts w:cs="Times New Roman"/>
          <w:szCs w:val="24"/>
          <w:lang w:val="en-ID"/>
        </w:rPr>
        <w:fldChar w:fldCharType="end"/>
      </w:r>
      <w:r>
        <w:rPr>
          <w:rFonts w:cs="Times New Roman"/>
          <w:szCs w:val="24"/>
          <w:lang w:val="en-ID"/>
        </w:rPr>
        <w:t xml:space="preserve">. Salah satu bukti, sepanjang tahun 2010, jumlah kunjungan Wisatawan Mancanegara sebanyak 1,9 juta orang yang memilih Jakarta sebagai destinasi wisatanya dan angka ini meningkat dibandingkan dengan tahun sebelumnya </w:t>
      </w:r>
      <w:r w:rsidRPr="006642A3">
        <w:rPr>
          <w:rFonts w:cs="Times New Roman"/>
          <w:szCs w:val="24"/>
          <w:lang w:val="en-ID"/>
        </w:rPr>
        <w:fldChar w:fldCharType="begin" w:fldLock="1"/>
      </w:r>
      <w:r>
        <w:rPr>
          <w:rFonts w:cs="Times New Roman"/>
          <w:szCs w:val="24"/>
          <w:lang w:val="en-ID"/>
        </w:rPr>
        <w:instrText>ADDIN CSL_CITATION {"citationItems":[{"id":"ITEM-1","itemData":{"container-title":"Kompas.com","id":"ITEM-1","issued":{"date-parts":[["2011","1","13"]]},"publisher-place":"Jakarta","title":"DKI Andalkan Sektor Pariwisata","type":"article-newspaper"},"uris":["http://www.mendeley.com/documents/?uuid=8a47a158-2526-4d2f-a83d-013ec24ed798"]}],"mendeley":{"formattedCitation":"(“DKI Andalkan Sektor Pariwisata,” 2011)","plainTextFormattedCitation":"(“DKI Andalkan Sektor Pariwisata,” 2011)","previouslyFormattedCitation":"(“DKI Andalkan Sektor Pariwisata,” 2011)"},"properties":{"noteIndex":0},"schema":"https://github.com/citation-style-language/schema/raw/master/csl-citation.json"}</w:instrText>
      </w:r>
      <w:r w:rsidRPr="006642A3">
        <w:rPr>
          <w:rFonts w:cs="Times New Roman"/>
          <w:szCs w:val="24"/>
          <w:lang w:val="en-ID"/>
        </w:rPr>
        <w:fldChar w:fldCharType="separate"/>
      </w:r>
      <w:r w:rsidRPr="006642A3">
        <w:rPr>
          <w:rFonts w:cs="Times New Roman"/>
          <w:noProof/>
          <w:szCs w:val="24"/>
          <w:lang w:val="en-ID"/>
        </w:rPr>
        <w:t>(“DKI Andalkan Sektor Pariwisata,” 2011)</w:t>
      </w:r>
      <w:r w:rsidRPr="006642A3">
        <w:rPr>
          <w:rFonts w:cs="Times New Roman"/>
          <w:szCs w:val="24"/>
          <w:lang w:val="en-ID"/>
        </w:rPr>
        <w:fldChar w:fldCharType="end"/>
      </w:r>
      <w:r>
        <w:rPr>
          <w:rFonts w:cs="Times New Roman"/>
          <w:szCs w:val="24"/>
          <w:lang w:val="en-ID"/>
        </w:rPr>
        <w:t xml:space="preserve">. </w:t>
      </w:r>
      <w:r w:rsidRPr="007B0E27">
        <w:rPr>
          <w:rFonts w:cs="Times New Roman"/>
          <w:szCs w:val="24"/>
          <w:lang w:val="en-ID"/>
        </w:rPr>
        <w:t xml:space="preserve">Peningkatan jumlah kunjungan ini terus berlanjut hingga tahun 2016 dikarenakan </w:t>
      </w:r>
      <w:r w:rsidRPr="007B0E27">
        <w:rPr>
          <w:color w:val="000000" w:themeColor="text1"/>
          <w:lang w:val="en-ID"/>
        </w:rPr>
        <w:t>DKI Jakarta pernah menjadi tuan rumah dalam kegiatan olah</w:t>
      </w:r>
      <w:r>
        <w:rPr>
          <w:color w:val="000000" w:themeColor="text1"/>
          <w:lang w:val="en-ID"/>
        </w:rPr>
        <w:t xml:space="preserve">raga terbesar di kawasan ASEAN </w:t>
      </w:r>
      <w:r w:rsidRPr="007B0E27">
        <w:rPr>
          <w:color w:val="000000" w:themeColor="text1"/>
          <w:lang w:val="en-ID"/>
        </w:rPr>
        <w:t>yaitu Sea Games dan sejumlah festival yang di</w:t>
      </w:r>
      <w:r>
        <w:rPr>
          <w:color w:val="000000" w:themeColor="text1"/>
          <w:lang w:val="en-ID"/>
        </w:rPr>
        <w:t xml:space="preserve">gelar oleh Pemprov DKI Jakarta, </w:t>
      </w:r>
      <w:r w:rsidRPr="007B0E27">
        <w:rPr>
          <w:color w:val="000000" w:themeColor="text1"/>
          <w:lang w:val="en-ID"/>
        </w:rPr>
        <w:t xml:space="preserve">seperti Enjoy Jakarta International Folklore Festival (EJIFF), </w:t>
      </w:r>
      <w:r>
        <w:rPr>
          <w:color w:val="000000" w:themeColor="text1"/>
          <w:lang w:val="en-ID"/>
        </w:rPr>
        <w:t>Jakarta International Java Jazz Festival (JIJJF), dan Jakarnaval</w:t>
      </w:r>
      <w:r w:rsidRPr="007B0E27">
        <w:rPr>
          <w:color w:val="000000" w:themeColor="text1"/>
          <w:lang w:val="en-ID"/>
        </w:rPr>
        <w:t>.</w:t>
      </w:r>
      <w:r w:rsidRPr="00F04E7F">
        <w:rPr>
          <w:color w:val="000000" w:themeColor="text1"/>
          <w:lang w:val="en-ID"/>
        </w:rPr>
        <w:t xml:space="preserve"> </w:t>
      </w:r>
      <w:r>
        <w:rPr>
          <w:rFonts w:cs="Times New Roman"/>
          <w:szCs w:val="24"/>
          <w:lang w:val="en-ID"/>
        </w:rPr>
        <w:t xml:space="preserve">Diketahui bahwa Wisatawan Mancanegara yang paling sering mengunjungi Jakarta </w:t>
      </w:r>
      <w:r>
        <w:rPr>
          <w:rFonts w:cs="Times New Roman"/>
          <w:szCs w:val="24"/>
          <w:lang w:val="en-ID"/>
        </w:rPr>
        <w:lastRenderedPageBreak/>
        <w:t xml:space="preserve">berasal dari Malaysia, China, Jepang, Singapura, Arab Saudi, Korea Selatan, Amerika Serikat, India, Australia, dan Taiwan </w:t>
      </w:r>
      <w:r w:rsidRPr="00004F80">
        <w:rPr>
          <w:rFonts w:cs="Times New Roman"/>
          <w:szCs w:val="24"/>
          <w:lang w:val="en-ID"/>
        </w:rPr>
        <w:fldChar w:fldCharType="begin" w:fldLock="1"/>
      </w:r>
      <w:r>
        <w:rPr>
          <w:rFonts w:cs="Times New Roman"/>
          <w:szCs w:val="24"/>
          <w:lang w:val="en-ID"/>
        </w:rPr>
        <w:instrText>ADDIN CSL_CITATION {"citationItems":[{"id":"ITEM-1","itemData":{"author":[{"dropping-particle":"","family":"Aziza","given":"Kurnia Sari","non-dropping-particle":"","parse-names":false,"suffix":""}],"container-title":"Kompas.com","id":"ITEM-1","issued":{"date-parts":[["2014","1","7"]]},"publisher-place":"Jakarta","title":"Jokowi Gelar Festival, Pendapatan DKI dari Pariwisata Rp 3 Triliun","type":"article-newspaper"},"uris":["http://www.mendeley.com/documents/?uuid=68cae0e5-c55d-48f6-8d56-1e4d01320d00"]}],"mendeley":{"formattedCitation":"(Aziza, 2014)","plainTextFormattedCitation":"(Aziza, 2014)","previouslyFormattedCitation":"(Aziza, 2014)"},"properties":{"noteIndex":0},"schema":"https://github.com/citation-style-language/schema/raw/master/csl-citation.json"}</w:instrText>
      </w:r>
      <w:r w:rsidRPr="00004F80">
        <w:rPr>
          <w:rFonts w:cs="Times New Roman"/>
          <w:szCs w:val="24"/>
          <w:lang w:val="en-ID"/>
        </w:rPr>
        <w:fldChar w:fldCharType="separate"/>
      </w:r>
      <w:r w:rsidRPr="00004F80">
        <w:rPr>
          <w:rFonts w:cs="Times New Roman"/>
          <w:noProof/>
          <w:szCs w:val="24"/>
          <w:lang w:val="en-ID"/>
        </w:rPr>
        <w:t>(Aziza, 2014)</w:t>
      </w:r>
      <w:r w:rsidRPr="00004F80">
        <w:rPr>
          <w:rFonts w:cs="Times New Roman"/>
          <w:szCs w:val="24"/>
          <w:lang w:val="en-ID"/>
        </w:rPr>
        <w:fldChar w:fldCharType="end"/>
      </w:r>
      <w:r>
        <w:rPr>
          <w:rFonts w:cs="Times New Roman"/>
          <w:szCs w:val="24"/>
          <w:lang w:val="en-ID"/>
        </w:rPr>
        <w:t xml:space="preserve">. Selain itu, perolehan PAD dari sektor pariwisata dapat berasal dari Pajak Hotel, Pajak Restoran, maupun Pajak Hiburan dan sejauh ini Pajak Hotel masih menjadi primadona guna menghasilkan PAD sektor pariwisata di DKI Jakarta </w:t>
      </w:r>
      <w:r w:rsidRPr="00326652">
        <w:rPr>
          <w:rFonts w:cs="Times New Roman"/>
          <w:szCs w:val="24"/>
          <w:lang w:val="en-ID"/>
        </w:rPr>
        <w:fldChar w:fldCharType="begin" w:fldLock="1"/>
      </w:r>
      <w:r>
        <w:rPr>
          <w:rFonts w:cs="Times New Roman"/>
          <w:szCs w:val="24"/>
          <w:lang w:val="en-ID"/>
        </w:rPr>
        <w:instrText>ADDIN CSL_CITATION {"citationItems":[{"id":"ITEM-1","itemData":{"container-title":"Kompas.com","id":"ITEM-1","issued":{"date-parts":[["2011","1","13"]]},"publisher-place":"Jakarta","title":"DKI Andalkan Sektor Pariwisata","type":"article-newspaper"},"uris":["http://www.mendeley.com/documents/?uuid=8a47a158-2526-4d2f-a83d-013ec24ed798"]}],"mendeley":{"formattedCitation":"(“DKI Andalkan Sektor Pariwisata,” 2011)","plainTextFormattedCitation":"(“DKI Andalkan Sektor Pariwisata,” 2011)","previouslyFormattedCitation":"(“DKI Andalkan Sektor Pariwisata,” 2011)"},"properties":{"noteIndex":0},"schema":"https://github.com/citation-style-language/schema/raw/master/csl-citation.json"}</w:instrText>
      </w:r>
      <w:r w:rsidRPr="00326652">
        <w:rPr>
          <w:rFonts w:cs="Times New Roman"/>
          <w:szCs w:val="24"/>
          <w:lang w:val="en-ID"/>
        </w:rPr>
        <w:fldChar w:fldCharType="separate"/>
      </w:r>
      <w:r w:rsidRPr="00326652">
        <w:rPr>
          <w:rFonts w:cs="Times New Roman"/>
          <w:noProof/>
          <w:szCs w:val="24"/>
          <w:lang w:val="en-ID"/>
        </w:rPr>
        <w:t>(“DKI Andalkan Sektor Pariwisata,” 2011)</w:t>
      </w:r>
      <w:r w:rsidRPr="00326652">
        <w:rPr>
          <w:rFonts w:cs="Times New Roman"/>
          <w:szCs w:val="24"/>
          <w:lang w:val="en-ID"/>
        </w:rPr>
        <w:fldChar w:fldCharType="end"/>
      </w:r>
      <w:r>
        <w:rPr>
          <w:rFonts w:cs="Times New Roman"/>
          <w:szCs w:val="24"/>
          <w:lang w:val="en-ID"/>
        </w:rPr>
        <w:t xml:space="preserve">. Selain banyaknya kunjungan wisatawan setiap tahun sehingga membutuhkan tempat penginapan, fenomena lain terjadi pada bulan Agustus tahun 2014 karena pada bulan tersebut Jakarta menguasai pembangunan hotel di kawasan Asia Pasifik yang ditandai dengan sedang dibangunnya 15.896 kamar hotel dan disusul oleh pasar utama lainnya, seperti Chengdu, Shanghai, Bali, dan Manila </w:t>
      </w:r>
      <w:r w:rsidRPr="00CD680A">
        <w:rPr>
          <w:rFonts w:cs="Times New Roman"/>
          <w:szCs w:val="24"/>
          <w:lang w:val="en-ID"/>
        </w:rPr>
        <w:fldChar w:fldCharType="begin" w:fldLock="1"/>
      </w:r>
      <w:r>
        <w:rPr>
          <w:rFonts w:cs="Times New Roman"/>
          <w:szCs w:val="24"/>
          <w:lang w:val="en-ID"/>
        </w:rPr>
        <w:instrText>ADDIN CSL_CITATION {"citationItems":[{"id":"ITEM-1","itemData":{"author":[{"dropping-particle":"","family":"Alexander","given":"Hida B","non-dropping-particle":"","parse-names":false,"suffix":""}],"container-title":"Kompas.com","id":"ITEM-1","issued":{"date-parts":[["2014","9","13"]]},"publisher-place":"Jakarta","title":"Jakarta Membangun Hotel Terbanyak di Asia Pasifik","type":"article-newspaper"},"uris":["http://www.mendeley.com/documents/?uuid=49a16e05-66ff-42f5-a852-08aabf6cc8ef"]}],"mendeley":{"formattedCitation":"(Alexander, 2014)","plainTextFormattedCitation":"(Alexander, 2014)","previouslyFormattedCitation":"(Alexander, 2014)"},"properties":{"noteIndex":0},"schema":"https://github.com/citation-style-language/schema/raw/master/csl-citation.json"}</w:instrText>
      </w:r>
      <w:r w:rsidRPr="00CD680A">
        <w:rPr>
          <w:rFonts w:cs="Times New Roman"/>
          <w:szCs w:val="24"/>
          <w:lang w:val="en-ID"/>
        </w:rPr>
        <w:fldChar w:fldCharType="separate"/>
      </w:r>
      <w:r w:rsidRPr="00CD680A">
        <w:rPr>
          <w:rFonts w:cs="Times New Roman"/>
          <w:noProof/>
          <w:szCs w:val="24"/>
          <w:lang w:val="en-ID"/>
        </w:rPr>
        <w:t>(Alexander, 2014)</w:t>
      </w:r>
      <w:r w:rsidRPr="00CD680A">
        <w:rPr>
          <w:rFonts w:cs="Times New Roman"/>
          <w:szCs w:val="24"/>
          <w:lang w:val="en-ID"/>
        </w:rPr>
        <w:fldChar w:fldCharType="end"/>
      </w:r>
      <w:r>
        <w:rPr>
          <w:rFonts w:cs="Times New Roman"/>
          <w:szCs w:val="24"/>
          <w:lang w:val="en-ID"/>
        </w:rPr>
        <w:t xml:space="preserve">. </w:t>
      </w:r>
    </w:p>
    <w:p w:rsidR="00530159" w:rsidRPr="00A33867" w:rsidRDefault="00530159" w:rsidP="00530159">
      <w:pPr>
        <w:ind w:left="426" w:firstLine="425"/>
        <w:rPr>
          <w:rFonts w:cs="Times New Roman"/>
          <w:szCs w:val="24"/>
          <w:lang w:val="en-ID"/>
        </w:rPr>
      </w:pPr>
      <w:r w:rsidRPr="00A33867">
        <w:rPr>
          <w:rFonts w:cs="Times New Roman"/>
          <w:szCs w:val="24"/>
          <w:lang w:val="en-ID"/>
        </w:rPr>
        <w:t xml:space="preserve">Dengan demikian, semakin berkembangnya DKI Jakarta sebagai salah satu pilihan destinasi tempat wisata dan pusat bisnis maka membawa pengaruh seperti kenaikan penggunaan atas kebutuhan jasa hotel, reklame, dan restoran. Oleh karena itu, Pajak Hotel, Pajak Reklame, dan Pajak Restoran merupakan jenis </w:t>
      </w:r>
      <w:r>
        <w:rPr>
          <w:rFonts w:cs="Times New Roman"/>
          <w:szCs w:val="24"/>
          <w:lang w:val="en-ID"/>
        </w:rPr>
        <w:t>Pajak Daerah Kabupaten/K</w:t>
      </w:r>
      <w:r w:rsidRPr="00A33867">
        <w:rPr>
          <w:rFonts w:cs="Times New Roman"/>
          <w:szCs w:val="24"/>
          <w:lang w:val="en-ID"/>
        </w:rPr>
        <w:t xml:space="preserve">ota yang hingga saat ini penerimaannya cukup besar sekaligus memiliki potensi yang semakin berkembang di DKI Jakarta. </w:t>
      </w:r>
    </w:p>
    <w:p w:rsidR="00530159" w:rsidRDefault="00530159" w:rsidP="00530159">
      <w:pPr>
        <w:ind w:left="426" w:firstLine="425"/>
        <w:rPr>
          <w:rFonts w:cs="Times New Roman"/>
          <w:szCs w:val="24"/>
          <w:lang w:val="en-ID"/>
        </w:rPr>
      </w:pPr>
      <w:r w:rsidRPr="00A33867">
        <w:rPr>
          <w:rFonts w:cs="Times New Roman"/>
          <w:szCs w:val="24"/>
          <w:lang w:val="en-ID"/>
        </w:rPr>
        <w:t xml:space="preserve">Berdasarkan </w:t>
      </w:r>
      <w:r w:rsidRPr="009F56AE">
        <w:rPr>
          <w:rFonts w:cs="Times New Roman"/>
          <w:szCs w:val="24"/>
          <w:lang w:val="en-ID"/>
        </w:rPr>
        <w:t>Peraturan Daerah Provinsi DKI Jakarta Nomor 11 Tahun 2010 Pasal 1 Ayat 9 disebutkan, “Pajak Hotel adalah pajak atas pelayanan yang disediakan oleh hotel”. Pajak Reklame berdasarkan Peraturan Daerah Nomor 12 Tahun 2011 Pasal 1 Ayat 9 disebutkan, “Pajak Reklame adalah pajak atas penyelengaraan reklame”. Sedangkan, Pajak Restoran berdasarkan Peraturan Daerah Nomor 11 Tahun 2011 Pasal 1 Ayat 9 disebutkan, “Pajak Restoran adalah pajak atas pelayanan yang disediakan oleh restoran”.</w:t>
      </w:r>
    </w:p>
    <w:p w:rsidR="00530159" w:rsidRDefault="00530159" w:rsidP="00530159">
      <w:pPr>
        <w:ind w:left="426" w:firstLine="425"/>
        <w:rPr>
          <w:rFonts w:cs="Times New Roman"/>
          <w:szCs w:val="24"/>
          <w:lang w:val="en-ID"/>
        </w:rPr>
      </w:pPr>
      <w:r w:rsidRPr="00A33867">
        <w:rPr>
          <w:rFonts w:cs="Times New Roman"/>
          <w:szCs w:val="24"/>
          <w:lang w:val="en-ID"/>
        </w:rPr>
        <w:t>Dari semua jenis pajak daerah yang ada di D</w:t>
      </w:r>
      <w:r>
        <w:rPr>
          <w:rFonts w:cs="Times New Roman"/>
          <w:szCs w:val="24"/>
          <w:lang w:val="en-ID"/>
        </w:rPr>
        <w:t>KI Jakarta maka yang menjadi obj</w:t>
      </w:r>
      <w:r w:rsidRPr="00A33867">
        <w:rPr>
          <w:rFonts w:cs="Times New Roman"/>
          <w:szCs w:val="24"/>
          <w:lang w:val="en-ID"/>
        </w:rPr>
        <w:t>ek</w:t>
      </w:r>
    </w:p>
    <w:p w:rsidR="00530159" w:rsidRPr="00A33867" w:rsidRDefault="00530159" w:rsidP="00530159">
      <w:pPr>
        <w:ind w:left="426"/>
        <w:rPr>
          <w:rFonts w:cs="Times New Roman"/>
          <w:szCs w:val="24"/>
          <w:lang w:val="en-ID"/>
        </w:rPr>
      </w:pPr>
      <w:r w:rsidRPr="00A33867">
        <w:rPr>
          <w:rFonts w:cs="Times New Roman"/>
          <w:szCs w:val="24"/>
          <w:lang w:val="en-ID"/>
        </w:rPr>
        <w:lastRenderedPageBreak/>
        <w:t xml:space="preserve">penelitian ini adalah </w:t>
      </w:r>
      <w:r w:rsidRPr="009D6467">
        <w:rPr>
          <w:rFonts w:cs="Times New Roman"/>
          <w:szCs w:val="24"/>
          <w:lang w:val="en-ID"/>
        </w:rPr>
        <w:t>Pajak Hotel, Pajak Reklame, dan Pajak Restoran. Pajak Hotel dengan pertimbangan bahwa semakin meningkatnya kebutuhan atas akomodasi apakah akan berpengaruh terhadap PAD DKI Jakarta. Pajak Reklame dengan pertimbangan bahwa semakin meningkatnya subjek pajak reklame yang mempromosikan produk dan/atau jasa melalui reklame apakah akan berpengaruh terhadap PAD DKI Jakarta. Pajak Restoran dengan pertimbangan bahwa semakin banyaknya restoran yang dibangun dan konsumen yang datang apakah akan berpengaruh terhadap PAD DKI Jakarta. Selanjutnya, Pertumbuhan Kunjungan Wisatawan Mancanegara dengan pertimbangan bahwa semakin banyak jumlah uang yang dibelanjakan oleh Wisatawan Mancanegara apakah akan berpengaruh terhadap PAD DKI Jakarta dan Pertumbuhan Hotel dengan pertimbangan bahwa semakin meningkatnya tren akan permintaan dari jasa layanan hotel apakah akan berpengaruh terhadap PAD DKI Jakarta.</w:t>
      </w:r>
      <w:r>
        <w:rPr>
          <w:rFonts w:cs="Times New Roman"/>
          <w:szCs w:val="24"/>
          <w:lang w:val="en-ID"/>
        </w:rPr>
        <w:t xml:space="preserve"> </w:t>
      </w:r>
    </w:p>
    <w:p w:rsidR="00530159" w:rsidRDefault="00530159" w:rsidP="00530159">
      <w:pPr>
        <w:ind w:left="426" w:firstLine="425"/>
        <w:rPr>
          <w:rFonts w:cs="Times New Roman"/>
          <w:szCs w:val="24"/>
          <w:lang w:val="en-ID"/>
        </w:rPr>
      </w:pPr>
      <w:r>
        <w:rPr>
          <w:rFonts w:cs="Times New Roman"/>
          <w:szCs w:val="24"/>
          <w:lang w:val="en-ID"/>
        </w:rPr>
        <w:t xml:space="preserve">Penelitian-Penelitian mengenai pajak daerah, seperti Pajak Hotel, Pajak Reklame, Pajak Restoran serta Jumlah Kunjungan Wisatawan Mancanegara dan Jumlah Hotel terhadap PAD sudah cukup banyak dilakukan, diantaranya seperti </w:t>
      </w:r>
      <w:r w:rsidRPr="00A13DB6">
        <w:rPr>
          <w:rFonts w:cs="Times New Roman"/>
          <w:szCs w:val="24"/>
          <w:lang w:val="en-ID"/>
        </w:rPr>
        <w:t>penelitian yang d</w:t>
      </w:r>
      <w:r>
        <w:rPr>
          <w:rFonts w:cs="Times New Roman"/>
          <w:szCs w:val="24"/>
          <w:lang w:val="en-ID"/>
        </w:rPr>
        <w:t>i</w:t>
      </w:r>
      <w:r w:rsidRPr="00A13DB6">
        <w:rPr>
          <w:rFonts w:cs="Times New Roman"/>
          <w:szCs w:val="24"/>
          <w:lang w:val="en-ID"/>
        </w:rPr>
        <w:t xml:space="preserve">lakukan oleh </w:t>
      </w:r>
      <w:r w:rsidRPr="000D6EE4">
        <w:rPr>
          <w:rFonts w:cs="Times New Roman"/>
          <w:szCs w:val="24"/>
          <w:lang w:val="en-ID"/>
        </w:rPr>
        <w:fldChar w:fldCharType="begin" w:fldLock="1"/>
      </w:r>
      <w:r>
        <w:rPr>
          <w:rFonts w:cs="Times New Roman"/>
          <w:szCs w:val="24"/>
          <w:lang w:val="en-ID"/>
        </w:rPr>
        <w:instrText>ADDIN CSL_CITATION {"citationItems":[{"id":"ITEM-1","itemData":{"author":[{"dropping-particle":"","family":"Ginting","given":"Agrimia Audita","non-dropping-particle":"","parse-names":false,"suffix":""},{"dropping-particle":"","family":"Pandiangan","given":"Devi Yana","non-dropping-particle":"","parse-names":false,"suffix":""},{"dropping-particle":"","family":"Napitupulu","given":"Mawarni Selvina","non-dropping-particle":"","parse-names":false,"suffix":""},{"dropping-particle":"","family":"Sianturi","given":"Monika Karolina","non-dropping-particle":"","parse-names":false,"suffix":""}],"container-title":"Jurnal Aplikasi Manajemen, Ekonomi dan Bisnis","id":"ITEM-1","issue":"1","issued":{"date-parts":[["2018"]]},"page":"16-25","title":"Pengaruh Jumlah Wisatawan Pada Sektor Pariwisata terhadap Pendapatan Asli Daerah (PAD) di Kabupten Dairi Tahun 2012-2016","type":"article-journal","volume":"3"},"uris":["http://www.mendeley.com/documents/?uuid=e52584ae-6eb5-455b-8095-859ac3ccd785"]}],"mendeley":{"formattedCitation":"(Ginting, Pandiangan, Napitupulu, &amp; Sianturi, 2018)","manualFormatting":"Ginting et al. (2018)","plainTextFormattedCitation":"(Ginting, Pandiangan, Napitupulu, &amp; Sianturi, 2018)","previouslyFormattedCitation":"(Ginting, Pandiangan, Napitupulu, &amp; Sianturi, 2018)"},"properties":{"noteIndex":0},"schema":"https://github.com/citation-style-language/schema/raw/master/csl-citation.json"}</w:instrText>
      </w:r>
      <w:r w:rsidRPr="000D6EE4">
        <w:rPr>
          <w:rFonts w:cs="Times New Roman"/>
          <w:szCs w:val="24"/>
          <w:lang w:val="en-ID"/>
        </w:rPr>
        <w:fldChar w:fldCharType="separate"/>
      </w:r>
      <w:r>
        <w:rPr>
          <w:rFonts w:cs="Times New Roman"/>
          <w:noProof/>
          <w:szCs w:val="24"/>
          <w:lang w:val="en-ID"/>
        </w:rPr>
        <w:t>Ginting et al.</w:t>
      </w:r>
      <w:r w:rsidRPr="000D6EE4">
        <w:rPr>
          <w:rFonts w:cs="Times New Roman"/>
          <w:noProof/>
          <w:szCs w:val="24"/>
          <w:lang w:val="en-ID"/>
        </w:rPr>
        <w:t xml:space="preserve"> (2018)</w:t>
      </w:r>
      <w:r w:rsidRPr="000D6EE4">
        <w:rPr>
          <w:rFonts w:cs="Times New Roman"/>
          <w:szCs w:val="24"/>
          <w:lang w:val="en-ID"/>
        </w:rPr>
        <w:fldChar w:fldCharType="end"/>
      </w:r>
      <w:r w:rsidRPr="00A13DB6">
        <w:rPr>
          <w:rFonts w:cs="Times New Roman"/>
          <w:szCs w:val="24"/>
          <w:lang w:val="en-ID"/>
        </w:rPr>
        <w:t xml:space="preserve"> memperoleh hasil bahwa terdapat pengaruh yang positif dan signifikan antara Jumlah Wisatawan terhadap Pendapatan Asli Daerah di Kabupaten Dairi.</w:t>
      </w:r>
      <w:r>
        <w:rPr>
          <w:rFonts w:cs="Times New Roman"/>
          <w:szCs w:val="24"/>
          <w:lang w:val="en-ID"/>
        </w:rPr>
        <w:t xml:space="preserve"> Penelitian yang dilakukan oleh </w:t>
      </w:r>
      <w:r w:rsidRPr="000D6EE4">
        <w:rPr>
          <w:rFonts w:cs="Times New Roman"/>
          <w:szCs w:val="24"/>
          <w:lang w:val="en-ID"/>
        </w:rPr>
        <w:fldChar w:fldCharType="begin" w:fldLock="1"/>
      </w:r>
      <w:r>
        <w:rPr>
          <w:rFonts w:cs="Times New Roman"/>
          <w:szCs w:val="24"/>
          <w:lang w:val="en-ID"/>
        </w:rPr>
        <w:instrText>ADDIN CSL_CITATION {"citationItems":[{"id":"ITEM-1","itemData":{"abstract":"Penelitian ini dilakukan untuk mengetahui pengaruh penerimaan Pajak Hotel, Restoran dan Reklame terhadap Pendapatan Asli Daerah.Penelitian menggunakan data Laporan Realisasi Anggaran yang diambil selama kurun waktu 5 tahun (2011– 2015).Data-data tersebut diperoleh dari Badan Pendapatan Daerah Kabupaten Tangerang dengan jumlah 240 data. Nilai regresi linier berganda adalah sebesar Y = -54190913820.000 + 63.102X1 + 4.475X2 + 30.643X3 yang berarti bahwa setiap penambahan 1 Pajak Hotel maka Pendapatan Asli Daerah meningkat sebesar 63.102, setiap penambahan 1 Pajak Restoran maka Pendapatan Asli Daerah meningkat sebesar 4.475, bahwa setiap penambahan 1 Pajak Reklame maka Pendapatan Asli Daerah meningkat sebesar sebesar 30.643. Nilai korelasi antara variabel penerimaan Pajak Hotel terhadap Pendapatan Asli Daerah Kabupaten Tangerang terdapat hubungan yang sangat kuat dengan nilai korelasi sebesar 0,987.Nilai korelasi antara variabel penerimaan Pajak Restoran dan Pajak Reklame terhadap Pendapatan Asli Daerah Kabupaten Tangerang terdapat hubungan yang sangat kuat dengan nilai korelasi sebesar 0,982. Hasil uji t yang dilakukan menunjukkan bahwa secara parsial variabel independen yaitu pajak hotel berpengaruh dan signifikan terhadap pendapatan asli daerah (6,792 &gt;2,00324), variabel pajak restoran berpengaruh dan signifikan terhadap pendapatan asli daerah (2,966 &gt;2,00324), dan variabel pajak reklame tidak berpengaruh dan signifikan terhadap pendapatan asli daerah (1,995 &lt;2,00324). Hasil uji f menyatakan bahwa variabel independen berpengaruh secara simultan terhadap pendapatan asli daerah (1204,284&gt;2,77). Hasil dari penerimaan Pajak Hotel, Pajak Restoran dan Pajak Reklame berpengaruh terhadap Pendapatan Asli Daerah sebesar 98,5% dan sisanya 1,5% dipengaruhi oleh variabel lain yang tidak disebutkan dalam penelitian.","author":[{"dropping-particle":"","family":"Rianto","given":"Joko","non-dropping-particle":"","parse-names":false,"suffix":""}],"container-title":"Jurnal Fakultas Ekonomi, Universitas Islam Syekh Yusuf Tangerang","id":"ITEM-1","issued":{"date-parts":[["2017"]]},"page":"47-69","title":"Pengaruh Pajak Hotel, Restoran Dan Reklame Terhadap Pendapatan Asli Daerah Pada Badan Pendapatan Daerah Kabupaten Tangerang (Periode 2011-2015)","type":"article-journal"},"uris":["http://www.mendeley.com/documents/?uuid=8e23bc95-094f-4124-904a-bddac67ae5bf"]}],"mendeley":{"formattedCitation":"(Rianto, 2017)","manualFormatting":"Rianto (2017)","plainTextFormattedCitation":"(Rianto, 2017)","previouslyFormattedCitation":"(Rianto, 2017)"},"properties":{"noteIndex":0},"schema":"https://github.com/citation-style-language/schema/raw/master/csl-citation.json"}</w:instrText>
      </w:r>
      <w:r w:rsidRPr="000D6EE4">
        <w:rPr>
          <w:rFonts w:cs="Times New Roman"/>
          <w:szCs w:val="24"/>
          <w:lang w:val="en-ID"/>
        </w:rPr>
        <w:fldChar w:fldCharType="separate"/>
      </w:r>
      <w:r w:rsidRPr="000D6EE4">
        <w:rPr>
          <w:rFonts w:cs="Times New Roman"/>
          <w:noProof/>
          <w:szCs w:val="24"/>
          <w:lang w:val="en-ID"/>
        </w:rPr>
        <w:t>Rianto (2017)</w:t>
      </w:r>
      <w:r w:rsidRPr="000D6EE4">
        <w:rPr>
          <w:rFonts w:cs="Times New Roman"/>
          <w:szCs w:val="24"/>
          <w:lang w:val="en-ID"/>
        </w:rPr>
        <w:fldChar w:fldCharType="end"/>
      </w:r>
      <w:r>
        <w:rPr>
          <w:rFonts w:cs="Times New Roman"/>
          <w:szCs w:val="24"/>
          <w:lang w:val="en-ID"/>
        </w:rPr>
        <w:t xml:space="preserve"> memperoleh hasil bahwa secara parsial Pajak Hotel dan Pajak Restoran berpengaruh positif dan signifikan terhadap </w:t>
      </w:r>
      <w:r w:rsidRPr="00E430EE">
        <w:rPr>
          <w:rFonts w:cs="Times New Roman"/>
          <w:szCs w:val="24"/>
          <w:lang w:val="en-ID"/>
        </w:rPr>
        <w:t>Pendapatan Asli Daerah</w:t>
      </w:r>
      <w:r>
        <w:rPr>
          <w:rFonts w:cs="Times New Roman"/>
          <w:szCs w:val="24"/>
          <w:lang w:val="en-ID"/>
        </w:rPr>
        <w:t xml:space="preserve"> pada Badan Pendapatan Daerah Kabupaten Tangerang periode 2011-2015, sedangkan Pajak Reklame</w:t>
      </w:r>
      <w:r w:rsidRPr="00466104">
        <w:rPr>
          <w:rFonts w:cs="Times New Roman"/>
          <w:szCs w:val="24"/>
          <w:lang w:val="en-ID"/>
        </w:rPr>
        <w:t xml:space="preserve"> berpengaruh</w:t>
      </w:r>
      <w:r>
        <w:rPr>
          <w:rFonts w:cs="Times New Roman"/>
          <w:szCs w:val="24"/>
          <w:lang w:val="en-ID"/>
        </w:rPr>
        <w:t xml:space="preserve"> positif</w:t>
      </w:r>
      <w:r w:rsidRPr="00466104">
        <w:rPr>
          <w:rFonts w:cs="Times New Roman"/>
          <w:szCs w:val="24"/>
          <w:lang w:val="en-ID"/>
        </w:rPr>
        <w:t xml:space="preserve"> dan </w:t>
      </w:r>
      <w:r>
        <w:rPr>
          <w:rFonts w:cs="Times New Roman"/>
          <w:szCs w:val="24"/>
          <w:lang w:val="en-ID"/>
        </w:rPr>
        <w:t xml:space="preserve">tidak </w:t>
      </w:r>
      <w:r w:rsidRPr="00466104">
        <w:rPr>
          <w:rFonts w:cs="Times New Roman"/>
          <w:szCs w:val="24"/>
          <w:lang w:val="en-ID"/>
        </w:rPr>
        <w:t>signifikan</w:t>
      </w:r>
      <w:r>
        <w:rPr>
          <w:rFonts w:cs="Times New Roman"/>
          <w:szCs w:val="24"/>
          <w:lang w:val="en-ID"/>
        </w:rPr>
        <w:t xml:space="preserve"> terhadap </w:t>
      </w:r>
      <w:r w:rsidRPr="00E430EE">
        <w:rPr>
          <w:rFonts w:cs="Times New Roman"/>
          <w:szCs w:val="24"/>
          <w:lang w:val="en-ID"/>
        </w:rPr>
        <w:t>Pendapatan Asli Daerah</w:t>
      </w:r>
      <w:r>
        <w:rPr>
          <w:rFonts w:cs="Times New Roman"/>
          <w:szCs w:val="24"/>
          <w:lang w:val="en-ID"/>
        </w:rPr>
        <w:t xml:space="preserve"> pada Badan Pendapatan Daerah Kabupaten Tangerang periode 2011-2015. Penelitian yang dilakukan </w:t>
      </w:r>
      <w:r w:rsidRPr="000D6EE4">
        <w:rPr>
          <w:rFonts w:cs="Times New Roman"/>
          <w:szCs w:val="24"/>
          <w:lang w:val="en-ID"/>
        </w:rPr>
        <w:t xml:space="preserve">oleh </w:t>
      </w:r>
      <w:r w:rsidRPr="000D6EE4">
        <w:rPr>
          <w:rFonts w:cs="Times New Roman"/>
          <w:szCs w:val="24"/>
          <w:lang w:val="en-ID"/>
        </w:rPr>
        <w:fldChar w:fldCharType="begin" w:fldLock="1"/>
      </w:r>
      <w:r>
        <w:rPr>
          <w:rFonts w:cs="Times New Roman"/>
          <w:szCs w:val="24"/>
          <w:lang w:val="en-ID"/>
        </w:rPr>
        <w:instrText>ADDIN CSL_CITATION {"citationItems":[{"id":"ITEM-1","itemData":{"abstract":"The purpose of this research is (1) To Determine The Effect of Taxes of revenue locally-generated revenue; (2) To Know the Entertainment Tax Effect Against Local Revenue; (3) To determine the simultaneous effects of hotel tax and entertainment to local revenues. These results indicate that: Tax Hotel significant positive effect on regional revenue Kendari, entertainment tax Influential Positive but not significant Against Local Revenue Kendari, and Taxes And Entertainment Influential Simultaneously Against Local Revenue Kendari. Keywords:","author":[{"dropping-particle":"","family":"Nuraeni","given":"","non-dropping-particle":"","parse-names":false,"suffix":""}],"container-title":"Jurnal Fakultas Ekonomi dan Bisnis, Universitas Halu Oleo Kendari Sulawesi Tenggara","id":"ITEM-1","issue":"1","issued":{"date-parts":[["2017"]]},"page":"1-13","title":"Pengaruh Pajak Hotel Dan Hiburan Terhadap Pendapatan Asli Daerah Kota Kendari","type":"article-journal","volume":"2"},"uris":["http://www.mendeley.com/documents/?uuid=e717f53e-2739-4509-9326-2630173090d4"]}],"mendeley":{"formattedCitation":"(Nuraeni, 2017)","manualFormatting":"Nuraeni (2017)","plainTextFormattedCitation":"(Nuraeni, 2017)","previouslyFormattedCitation":"(Nuraeni, 2017)"},"properties":{"noteIndex":0},"schema":"https://github.com/citation-style-language/schema/raw/master/csl-citation.json"}</w:instrText>
      </w:r>
      <w:r w:rsidRPr="000D6EE4">
        <w:rPr>
          <w:rFonts w:cs="Times New Roman"/>
          <w:szCs w:val="24"/>
          <w:lang w:val="en-ID"/>
        </w:rPr>
        <w:fldChar w:fldCharType="separate"/>
      </w:r>
      <w:r w:rsidRPr="000D6EE4">
        <w:rPr>
          <w:rFonts w:cs="Times New Roman"/>
          <w:noProof/>
          <w:szCs w:val="24"/>
          <w:lang w:val="en-ID"/>
        </w:rPr>
        <w:t>Nuraeni (2017)</w:t>
      </w:r>
      <w:r w:rsidRPr="000D6EE4">
        <w:rPr>
          <w:rFonts w:cs="Times New Roman"/>
          <w:szCs w:val="24"/>
          <w:lang w:val="en-ID"/>
        </w:rPr>
        <w:fldChar w:fldCharType="end"/>
      </w:r>
      <w:r>
        <w:rPr>
          <w:rFonts w:cs="Times New Roman"/>
          <w:szCs w:val="24"/>
          <w:lang w:val="en-ID"/>
        </w:rPr>
        <w:t xml:space="preserve"> memperoleh hasil bahwa Pajak Hotel mempunyai pengaruh positif signifikan terhadap </w:t>
      </w:r>
      <w:r w:rsidRPr="00E430EE">
        <w:rPr>
          <w:rFonts w:cs="Times New Roman"/>
          <w:szCs w:val="24"/>
          <w:lang w:val="en-ID"/>
        </w:rPr>
        <w:t>Pendapatan Asli Daerah</w:t>
      </w:r>
      <w:r>
        <w:rPr>
          <w:rFonts w:cs="Times New Roman"/>
          <w:szCs w:val="24"/>
          <w:lang w:val="en-ID"/>
        </w:rPr>
        <w:t xml:space="preserve"> Kota Kendari, sedangkan Pajak Hiburan mempunyai pengaruh </w:t>
      </w:r>
      <w:r>
        <w:rPr>
          <w:rFonts w:cs="Times New Roman"/>
          <w:szCs w:val="24"/>
          <w:lang w:val="en-ID"/>
        </w:rPr>
        <w:lastRenderedPageBreak/>
        <w:t xml:space="preserve">positif tidak signifikan terhadap Pendapatan Asli Daerah Kota Kendari. Penelitian yang dilakukan oleh </w:t>
      </w:r>
      <w:r w:rsidRPr="006A2F34">
        <w:rPr>
          <w:rFonts w:cs="Times New Roman"/>
          <w:szCs w:val="24"/>
          <w:lang w:val="en-ID"/>
        </w:rPr>
        <w:fldChar w:fldCharType="begin" w:fldLock="1"/>
      </w:r>
      <w:r>
        <w:rPr>
          <w:rFonts w:cs="Times New Roman"/>
          <w:szCs w:val="24"/>
          <w:lang w:val="en-ID"/>
        </w:rPr>
        <w:instrText>ADDIN CSL_CITATION {"citationItems":[{"id":"ITEM-1","itemData":{"abstract":"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author":[{"dropping-particle":"","family":"Widodo","given":"Wahyu Indro","non-dropping-particle":"","parse-names":false,"suffix":""},{"dropping-particle":"","family":"Guritno","given":"Bambang","non-dropping-particle":"","parse-names":false,"suffix":""}],"container-title":"Jurnal Visi Manajemen","id":"ITEM-1","issue":"2","issued":{"date-parts":[["2017"]]},"page":"128-138","title":"Pengaruh Pajak Hotel, Pajak Restauran Dan Pajak Hiburan Terhadap Pendapatan Asli Daerah (PAD) Di Kota Yogyakarta","type":"article-journal","volume":"2"},"uris":["http://www.mendeley.com/documents/?uuid=a427b8d0-7568-486f-94d9-a2b4b4843fcb"]}],"mendeley":{"formattedCitation":"(Widodo &amp; Guritno, 2017)","manualFormatting":"Widodo &amp; Guritno (2017)","plainTextFormattedCitation":"(Widodo &amp; Guritno, 2017)","previouslyFormattedCitation":"(Widodo &amp; Guritno, 2017)"},"properties":{"noteIndex":0},"schema":"https://github.com/citation-style-language/schema/raw/master/csl-citation.json"}</w:instrText>
      </w:r>
      <w:r w:rsidRPr="006A2F34">
        <w:rPr>
          <w:rFonts w:cs="Times New Roman"/>
          <w:szCs w:val="24"/>
          <w:lang w:val="en-ID"/>
        </w:rPr>
        <w:fldChar w:fldCharType="separate"/>
      </w:r>
      <w:r w:rsidRPr="006A2F34">
        <w:rPr>
          <w:rFonts w:cs="Times New Roman"/>
          <w:noProof/>
          <w:szCs w:val="24"/>
          <w:lang w:val="en-ID"/>
        </w:rPr>
        <w:t>Widodo &amp; Guritno (2017)</w:t>
      </w:r>
      <w:r w:rsidRPr="006A2F34">
        <w:rPr>
          <w:rFonts w:cs="Times New Roman"/>
          <w:szCs w:val="24"/>
          <w:lang w:val="en-ID"/>
        </w:rPr>
        <w:fldChar w:fldCharType="end"/>
      </w:r>
      <w:r>
        <w:rPr>
          <w:rFonts w:cs="Times New Roman"/>
          <w:szCs w:val="24"/>
          <w:lang w:val="en-ID"/>
        </w:rPr>
        <w:t xml:space="preserve"> memperoleh hasil bahwa Pajak Hotel, Pajak Restoran, dan Pajak Hiburan berpengaruh secara positif dan signifikan terhadap </w:t>
      </w:r>
      <w:r w:rsidRPr="00E430EE">
        <w:rPr>
          <w:rFonts w:cs="Times New Roman"/>
          <w:szCs w:val="24"/>
          <w:lang w:val="en-ID"/>
        </w:rPr>
        <w:t>Pendapatan Asli Daerah</w:t>
      </w:r>
      <w:r>
        <w:rPr>
          <w:rFonts w:cs="Times New Roman"/>
          <w:szCs w:val="24"/>
          <w:lang w:val="en-ID"/>
        </w:rPr>
        <w:t xml:space="preserve"> di Kota Yogyakarta periode 2010-2014. Penelitian yang dilakukan oleh </w:t>
      </w:r>
      <w:r w:rsidRPr="00986AF8">
        <w:rPr>
          <w:rFonts w:cs="Times New Roman"/>
          <w:szCs w:val="24"/>
          <w:lang w:val="en-ID"/>
        </w:rPr>
        <w:fldChar w:fldCharType="begin" w:fldLock="1"/>
      </w:r>
      <w:r>
        <w:rPr>
          <w:rFonts w:cs="Times New Roman"/>
          <w:szCs w:val="24"/>
          <w:lang w:val="en-ID"/>
        </w:rPr>
        <w:instrText>ADDIN CSL_CITATION {"citationItems":[{"id":"ITEM-1","itemData":{"abstract":"The purpose of this research is: 1) to analyze the influence of the hotel tax on the Local Revenue, 2) to analyze the influence of the restaurant tax on the Local Revenue, 3) to analyze the influence of the entertainment tax on the Local Revenue The research object used in this study is the local revenue that derived from hotel taxes, restaurant taxes and entertainment taxes in 2012 – 2016. Based on the results of this study show that the hotel tax has a positive and significant influence on local revenue in 2012 – 2016, this can be shown by the significant of the hotel tax is 0,000 &lt; 0,05. The analysis of this study indicates that restaurant taxes have an influence on local revenue. Restaurant tax has a positive and significant influence on local revenue in 2012 – 2016, this can be shown by the significant of the restaurant tax is 0,004 &lt; 0,05. The analysis of this study indicates that restaurant taxes have an influence on local revenue. Entertainment tax has a positive and significant influence on local revenue in 2012 – 2016, this can be shown by the significant of the enterteinment tax is 0,000 &lt; 0,05. The analysis of this study indicates that entertainment taxes have an influence on local revenue.","author":[{"dropping-particle":"","family":"Fikri","given":"Zainul","non-dropping-particle":"","parse-names":false,"suffix":""},{"dropping-particle":"","family":"Mardani","given":"Ronny Malavia","non-dropping-particle":"","parse-names":false,"suffix":""}],"container-title":"Jurnal Fakultas Ekonomi Unisma","id":"ITEM-1","issued":{"date-parts":[["2017"]]},"page":"84-98","title":"Pengaruh Pajak Hotel, Pajak Restoran, Dan Pajak Hiburan Terhadap Pendapatan Asli Daerah Kota Batu (Sudi Kasus Pada Dinas Pendapatan Kota Batu Tahun 2012-2016)","type":"article-journal"},"uris":["http://www.mendeley.com/documents/?uuid=1d67c5ab-14e1-43c1-99e3-8690ccb536cc"]}],"mendeley":{"formattedCitation":"(Fikri &amp; Mardani, 2017)","manualFormatting":"Fikri &amp; Mardani (2017)","plainTextFormattedCitation":"(Fikri &amp; Mardani, 2017)","previouslyFormattedCitation":"(Fikri &amp; Mardani, 2017)"},"properties":{"noteIndex":0},"schema":"https://github.com/citation-style-language/schema/raw/master/csl-citation.json"}</w:instrText>
      </w:r>
      <w:r w:rsidRPr="00986AF8">
        <w:rPr>
          <w:rFonts w:cs="Times New Roman"/>
          <w:szCs w:val="24"/>
          <w:lang w:val="en-ID"/>
        </w:rPr>
        <w:fldChar w:fldCharType="separate"/>
      </w:r>
      <w:r w:rsidRPr="00986AF8">
        <w:rPr>
          <w:rFonts w:cs="Times New Roman"/>
          <w:noProof/>
          <w:szCs w:val="24"/>
          <w:lang w:val="en-ID"/>
        </w:rPr>
        <w:t>Fikri &amp; Mardani (2017)</w:t>
      </w:r>
      <w:r w:rsidRPr="00986AF8">
        <w:rPr>
          <w:rFonts w:cs="Times New Roman"/>
          <w:szCs w:val="24"/>
          <w:lang w:val="en-ID"/>
        </w:rPr>
        <w:fldChar w:fldCharType="end"/>
      </w:r>
      <w:r>
        <w:rPr>
          <w:rFonts w:cs="Times New Roman"/>
          <w:szCs w:val="24"/>
          <w:lang w:val="en-ID"/>
        </w:rPr>
        <w:t xml:space="preserve"> memperoleh hasil bahwa Pajak Hotel, Pajak Restoran, dan Pajak Hiburan memiliki pengaruh secara positif dan signifikan terhadap </w:t>
      </w:r>
      <w:r w:rsidRPr="00E430EE">
        <w:rPr>
          <w:rFonts w:cs="Times New Roman"/>
          <w:szCs w:val="24"/>
          <w:lang w:val="en-ID"/>
        </w:rPr>
        <w:t>Pendapatan Asli Daerah</w:t>
      </w:r>
      <w:r>
        <w:rPr>
          <w:rFonts w:cs="Times New Roman"/>
          <w:szCs w:val="24"/>
          <w:lang w:val="en-ID"/>
        </w:rPr>
        <w:t xml:space="preserve"> Kota Batu pada tahun 2012-2016.</w:t>
      </w:r>
    </w:p>
    <w:p w:rsidR="00530159" w:rsidRDefault="00530159" w:rsidP="00530159">
      <w:pPr>
        <w:spacing w:after="0"/>
        <w:ind w:left="426" w:firstLine="425"/>
        <w:rPr>
          <w:rFonts w:cs="Times New Roman"/>
          <w:szCs w:val="24"/>
          <w:lang w:val="en-ID"/>
        </w:rPr>
      </w:pPr>
      <w:r>
        <w:rPr>
          <w:rFonts w:cs="Times New Roman"/>
          <w:szCs w:val="24"/>
          <w:lang w:val="en-ID"/>
        </w:rPr>
        <w:t xml:space="preserve">Selanjutnya, </w:t>
      </w:r>
      <w:r w:rsidRPr="00A13DB6">
        <w:rPr>
          <w:rFonts w:cs="Times New Roman"/>
          <w:szCs w:val="24"/>
          <w:lang w:val="en-ID"/>
        </w:rPr>
        <w:t xml:space="preserve">penelitian lain yang dilakukan oleh </w:t>
      </w:r>
      <w:r w:rsidRPr="00986AF8">
        <w:rPr>
          <w:rFonts w:cs="Times New Roman"/>
          <w:szCs w:val="24"/>
          <w:lang w:val="en-ID"/>
        </w:rPr>
        <w:fldChar w:fldCharType="begin" w:fldLock="1"/>
      </w:r>
      <w:r>
        <w:rPr>
          <w:rFonts w:cs="Times New Roman"/>
          <w:szCs w:val="24"/>
          <w:lang w:val="en-ID"/>
        </w:rPr>
        <w:instrText>ADDIN CSL_CITATION {"citationItems":[{"id":"ITEM-1","itemData":{"abstract":"The study aims to analyze the influence the number of tourist visiting and the number of hotel to local revenue in Lombok Island. The object in this study at district/city in Lombok Island which consists of four district and one city that is district Lombok Barat, Lombok Tengah, Lombok Timur, Lombok Utara, and Mataram City. Analysis tool in this study is the Panel Data Regression. Based on the analysis that have been made the results are the number of tourist visiting significantly influence to local revenue in Lombok Island, the number of hotel significantly influence to local revenue in Lombok Island.","author":[{"dropping-particle":"","family":"Rozikin","given":"M. Khairur","non-dropping-particle":"","parse-names":false,"suffix":""}],"container-title":"Jurnal Fakultas Ekonomi, Universitas Muhammadiyah Yogyakarta","id":"ITEM-1","issued":{"date-parts":[["2016"]]},"title":"Pengaruh Kunjungan Wisatawan Dan Jumlah Hotel Terhadap Pendapatan Asli Daerah di Pulau Lombok","type":"article-journal"},"uris":["http://www.mendeley.com/documents/?uuid=68cdc94f-177b-4be5-ae3a-9de20a38f900"]}],"mendeley":{"formattedCitation":"(Rozikin, 2016)","manualFormatting":"Rozikin (2016)","plainTextFormattedCitation":"(Rozikin, 2016)","previouslyFormattedCitation":"(Rozikin, 2016)"},"properties":{"noteIndex":0},"schema":"https://github.com/citation-style-language/schema/raw/master/csl-citation.json"}</w:instrText>
      </w:r>
      <w:r w:rsidRPr="00986AF8">
        <w:rPr>
          <w:rFonts w:cs="Times New Roman"/>
          <w:szCs w:val="24"/>
          <w:lang w:val="en-ID"/>
        </w:rPr>
        <w:fldChar w:fldCharType="separate"/>
      </w:r>
      <w:r w:rsidRPr="00986AF8">
        <w:rPr>
          <w:rFonts w:cs="Times New Roman"/>
          <w:noProof/>
          <w:szCs w:val="24"/>
          <w:lang w:val="en-ID"/>
        </w:rPr>
        <w:t>Rozikin (2016)</w:t>
      </w:r>
      <w:r w:rsidRPr="00986AF8">
        <w:rPr>
          <w:rFonts w:cs="Times New Roman"/>
          <w:szCs w:val="24"/>
          <w:lang w:val="en-ID"/>
        </w:rPr>
        <w:fldChar w:fldCharType="end"/>
      </w:r>
      <w:r w:rsidRPr="00A13DB6">
        <w:rPr>
          <w:rFonts w:cs="Times New Roman"/>
          <w:szCs w:val="24"/>
          <w:lang w:val="en-ID"/>
        </w:rPr>
        <w:t xml:space="preserve"> memperoleh hasil bahwa Jumlah Kunjungan Wisatawan dan Jumlah Hotel berpengaruh positif dan signifikan terhadap Pendapatan Asli Daerah pada Kabupaten/Kota di Pulau Lombok.</w:t>
      </w:r>
      <w:r>
        <w:rPr>
          <w:rFonts w:cs="Times New Roman"/>
          <w:szCs w:val="24"/>
          <w:lang w:val="en-ID"/>
        </w:rPr>
        <w:t xml:space="preserve"> Penelitian yang dilakukan oleh </w:t>
      </w:r>
      <w:r w:rsidRPr="00986AF8">
        <w:rPr>
          <w:rFonts w:cs="Times New Roman"/>
          <w:szCs w:val="24"/>
          <w:lang w:val="en-ID"/>
        </w:rPr>
        <w:fldChar w:fldCharType="begin" w:fldLock="1"/>
      </w:r>
      <w:r>
        <w:rPr>
          <w:rFonts w:cs="Times New Roman"/>
          <w:szCs w:val="24"/>
          <w:lang w:val="en-ID"/>
        </w:rPr>
        <w:instrText>ADDIN CSL_CITATION {"citationItems":[{"id":"ITEM-1","itemData":{"abstract":"Regional income is a regional financial resources from the relevant local area. This study aims to determine the influence the number of foreign tourist visiting, the number of domestic tourist visiting, hotels to the number of hotels and other accomodation in Badung, and determine the effect number of foreign tourist visiting, domestic tourist visiting, number of hotels and other accomodation to regional income in Badung years 2001-2012. Sampling in this study using Bootstrapping and than processed using computer programs Eviews and Lisrel 8.80 with path analysis technique. The analysis showed that the number of foreign tourist visiting effect is positive and significant, the number of domestic tourist visiting effect is negative and not significant to the number hotel and others accomodation. The number of foreign tourist visiting effect is positive and significant, the number of domestic tourist visiting effect is negative and significant, the number of hotel and others accomodation effect is negative and not significant to regional income in Badung years 2001-2012. So the infrastructure that supports the development of tourism in Bali especially Badung should be increased.","author":[{"dropping-particle":"","family":"Amerta","given":"I Gusti Ngurah Oka","non-dropping-particle":"","parse-names":false,"suffix":""},{"dropping-particle":"","family":"Budhiasa","given":"I Gede Sudjana","non-dropping-particle":"","parse-names":false,"suffix":""}],"container-title":"Jurnal Fakultas Ekonomi dan Bisnis, Universitas Udayana","id":"ITEM-1","issue":"2","issued":{"date-parts":[["2014"]]},"page":"56-69","title":"Pengaruh Kunjungan Wisatawan Mancanegara, Wisatawan Domestik, Jumlah Hotel Dan Akomodasi Lainnya Terhadap Pendapatan Asli Daerah (PAD) Di Kabupaten Badung Tahun 2001-2012","type":"article-journal","volume":"3"},"uris":["http://www.mendeley.com/documents/?uuid=6b0421f0-599a-4b50-b173-08cb6e32a16c"]}],"mendeley":{"formattedCitation":"(Amerta &amp; Budhiasa, 2014)","manualFormatting":"Amerta &amp; Budhiasa (2014)","plainTextFormattedCitation":"(Amerta &amp; Budhiasa, 2014)","previouslyFormattedCitation":"(Amerta &amp; Budhiasa, 2014)"},"properties":{"noteIndex":0},"schema":"https://github.com/citation-style-language/schema/raw/master/csl-citation.json"}</w:instrText>
      </w:r>
      <w:r w:rsidRPr="00986AF8">
        <w:rPr>
          <w:rFonts w:cs="Times New Roman"/>
          <w:szCs w:val="24"/>
          <w:lang w:val="en-ID"/>
        </w:rPr>
        <w:fldChar w:fldCharType="separate"/>
      </w:r>
      <w:r w:rsidRPr="00986AF8">
        <w:rPr>
          <w:rFonts w:cs="Times New Roman"/>
          <w:noProof/>
          <w:szCs w:val="24"/>
          <w:lang w:val="en-ID"/>
        </w:rPr>
        <w:t>Amerta &amp; Budhiasa (2014)</w:t>
      </w:r>
      <w:r w:rsidRPr="00986AF8">
        <w:rPr>
          <w:rFonts w:cs="Times New Roman"/>
          <w:szCs w:val="24"/>
          <w:lang w:val="en-ID"/>
        </w:rPr>
        <w:fldChar w:fldCharType="end"/>
      </w:r>
      <w:r>
        <w:rPr>
          <w:rFonts w:cs="Times New Roman"/>
          <w:szCs w:val="24"/>
          <w:lang w:val="en-ID"/>
        </w:rPr>
        <w:t xml:space="preserve"> memperoleh hasil bahwa Kunjungan Wisatawan Mancanegara berpengaruh positif dan signifikan terhadap PAD di Kabupaten Badung tahun 2001-2012, Kunjungan Wisatawan Domestik berpengaruh negatif dan signifikan terhadap PAD di Kabupaten Badung tahun 2001-2012, Jumlah Hotel dan Akomodasi Lainnya berpengaruh negatif dan tidak signifikan terhadap PAD di Kabupaten Badung tahun 2001-2012. Penelitian yang </w:t>
      </w:r>
      <w:r w:rsidRPr="00B1601D">
        <w:rPr>
          <w:rFonts w:cs="Times New Roman"/>
          <w:szCs w:val="24"/>
          <w:lang w:val="en-ID"/>
        </w:rPr>
        <w:t xml:space="preserve">dilakukan oleh </w:t>
      </w:r>
      <w:r w:rsidRPr="00986AF8">
        <w:rPr>
          <w:rFonts w:cs="Times New Roman"/>
          <w:szCs w:val="24"/>
          <w:lang w:val="en-ID"/>
        </w:rPr>
        <w:fldChar w:fldCharType="begin" w:fldLock="1"/>
      </w:r>
      <w:r>
        <w:rPr>
          <w:rFonts w:cs="Times New Roman"/>
          <w:szCs w:val="24"/>
          <w:lang w:val="en-ID"/>
        </w:rPr>
        <w:instrText>ADDIN CSL_CITATION {"citationItems":[{"id":"ITEM-1","itemData":{"abstract":"This report aims to review the influence of the hotel, the restaurants, advertisement, and entertainment tax on local revenue in the district administration / the west sumatra in 2009-2013. The population in research is 19 / city district in government west sumatra . This research in a total of sampling. The analysis used in this research that is descriptive analysis and regression analysis linear multiple. Descriptive analysis explain picture research data consisting of hotel tax, restaurant tax, advertisement tax, and entertainment tax on local revenue in government districts west sumatra in the 2009-2013 .While regression analysis linear multiple used to prove a hypothesis influence hotel tax, restaurant tax, advertisement tax, and entertainment tax on local revenue. The research results show restaurant tax, advertisement tax, and entertainment tax have had a positive impact and significant on local revenue in government districts west sumatra. Another result also produced that tax hotels do not have had a positive impact and significant on local revenue in government districts west Sumatra.","author":[{"dropping-particle":"","family":"Handini","given":"Oktary","non-dropping-particle":"","parse-names":false,"suffix":""},{"dropping-particle":"","family":"Puspa","given":"Dwi Fitri","non-dropping-particle":"","parse-names":false,"suffix":""},{"dropping-particle":"","family":"Ethika","given":"","non-dropping-particle":"","parse-names":false,"suffix":""}],"container-title":"Jurnal Fakultas Ekonomi, Universitas Bung Hatta","id":"ITEM-1","issued":{"date-parts":[["2014"]]},"title":"Pengaruh Pajak Hotel, Pajak Restoran, Pajak Reklame, Dan Pajak Hiburan Terhadap Pendapatan Asli Daerah Di Pemerintahan Kabupaten/Kota Sumatera Barat Periode 2009-2013","type":"article-journal"},"uris":["http://www.mendeley.com/documents/?uuid=2f893922-97f7-45cf-b242-cd7c52d88594"]}],"mendeley":{"formattedCitation":"(Handini, Puspa, &amp; Ethika, 2014)","manualFormatting":"Handini, Puspa, &amp; Ethika (2014)","plainTextFormattedCitation":"(Handini, Puspa, &amp; Ethika, 2014)","previouslyFormattedCitation":"(Handini, Puspa, &amp; Ethika, 2014)"},"properties":{"noteIndex":0},"schema":"https://github.com/citation-style-language/schema/raw/master/csl-citation.json"}</w:instrText>
      </w:r>
      <w:r w:rsidRPr="00986AF8">
        <w:rPr>
          <w:rFonts w:cs="Times New Roman"/>
          <w:szCs w:val="24"/>
          <w:lang w:val="en-ID"/>
        </w:rPr>
        <w:fldChar w:fldCharType="separate"/>
      </w:r>
      <w:r w:rsidRPr="00986AF8">
        <w:rPr>
          <w:rFonts w:cs="Times New Roman"/>
          <w:noProof/>
          <w:szCs w:val="24"/>
          <w:lang w:val="en-ID"/>
        </w:rPr>
        <w:t>Handini, Puspa, &amp; Ethika (2014)</w:t>
      </w:r>
      <w:r w:rsidRPr="00986AF8">
        <w:rPr>
          <w:rFonts w:cs="Times New Roman"/>
          <w:szCs w:val="24"/>
          <w:lang w:val="en-ID"/>
        </w:rPr>
        <w:fldChar w:fldCharType="end"/>
      </w:r>
      <w:r>
        <w:rPr>
          <w:rFonts w:cs="Times New Roman"/>
          <w:szCs w:val="24"/>
          <w:lang w:val="en-ID"/>
        </w:rPr>
        <w:t xml:space="preserve"> memperoleh hasil bahwa Pajak Restoran dan Pajak Hiburan berpengaruh positif dan signifikan terhadap </w:t>
      </w:r>
      <w:r w:rsidRPr="00586164">
        <w:rPr>
          <w:rFonts w:cs="Times New Roman"/>
          <w:szCs w:val="24"/>
          <w:lang w:val="en-ID"/>
        </w:rPr>
        <w:t>Pendapatan Asli Daerah</w:t>
      </w:r>
      <w:r>
        <w:rPr>
          <w:rFonts w:cs="Times New Roman"/>
          <w:szCs w:val="24"/>
          <w:lang w:val="en-ID"/>
        </w:rPr>
        <w:t xml:space="preserve"> di Pemerintahan Kabupaten/Kota Sumatera Barat, Pajak Hotel berpengaruh negatif dan tidak signifikan terhadap </w:t>
      </w:r>
      <w:r w:rsidRPr="00586164">
        <w:rPr>
          <w:rFonts w:cs="Times New Roman"/>
          <w:szCs w:val="24"/>
          <w:lang w:val="en-ID"/>
        </w:rPr>
        <w:t>Pendapatan Asli Daerah</w:t>
      </w:r>
      <w:r>
        <w:rPr>
          <w:rFonts w:cs="Times New Roman"/>
          <w:szCs w:val="24"/>
          <w:lang w:val="en-ID"/>
        </w:rPr>
        <w:t xml:space="preserve"> di Pemerintahan Kabupaten/Kota Sumatera Barat, Pajak Reklame berpengaruh negatif dan signifikan terhadap Pendapatan Asli Daerah di Pemerintahan Kabupaten/Kota Sumatera Barat</w:t>
      </w:r>
      <w:r w:rsidRPr="00A13DB6">
        <w:rPr>
          <w:rFonts w:cs="Times New Roman"/>
          <w:szCs w:val="24"/>
          <w:lang w:val="en-ID"/>
        </w:rPr>
        <w:t xml:space="preserve">. Penelitian yang dilakukan oleh </w:t>
      </w:r>
      <w:r w:rsidRPr="00986AF8">
        <w:rPr>
          <w:rFonts w:cs="Times New Roman"/>
          <w:szCs w:val="24"/>
          <w:lang w:val="en-ID"/>
        </w:rPr>
        <w:fldChar w:fldCharType="begin" w:fldLock="1"/>
      </w:r>
      <w:r>
        <w:rPr>
          <w:rFonts w:cs="Times New Roman"/>
          <w:szCs w:val="24"/>
          <w:lang w:val="en-ID"/>
        </w:rPr>
        <w:instrText>ADDIN CSL_CITATION {"citationItems":[{"id":"ITEM-1","itemData":{"abstract":"The study aims to analyze the influence the number of tourist visiting and the number of hotel to local revenue in Lombok Island. The object in this study at district/city in Lombok Island which consists of four district and one city that is district Lombok Barat, Lombok Tengah, Lombok Timur, Lombok Utara, and Mataram City. Analysis tool in this study is the Panel Data Regression. Based on the analysis that have been made the results are the number of tourist visiting significantly influence to local revenue in Lombok Island, the number of hotel significantly influence to local revenue in Lombok Island.","author":[{"dropping-particle":"","family":"Shella","given":"Zelvian","non-dropping-particle":"","parse-names":false,"suffix":""},{"dropping-particle":"","family":"Muhammad","given":"Said","non-dropping-particle":"","parse-names":false,"suffix":""},{"dropping-particle":"","family":"Nasir","given":"Muhammad","non-dropping-particle":"","parse-names":false,"suffix":""}],"container-title":"Jurnal Ilmu Ekonomi, Universitas Syiah Kuala","id":"ITEM-1","issue":"3","issued":{"date-parts":[["2014"]]},"page":"39-48","title":"Faktor-Faktor Yang Mempengaruhi Penerimaan Daerah Sektor Pariwisata Kota Banda Aceh","type":"article-journal","volume":"2"},"uris":["http://www.mendeley.com/documents/?uuid=18f71427-dd3e-4a31-b51a-b2cf91015d50"]}],"mendeley":{"formattedCitation":"(Shella, Muhammad, &amp; Nasir, 2014)","manualFormatting":"Shella, Muhammad, &amp; Nasir (2014)","plainTextFormattedCitation":"(Shella, Muhammad, &amp; Nasir, 2014)","previouslyFormattedCitation":"(Shella, Muhammad, &amp; Nasir, 2014)"},"properties":{"noteIndex":0},"schema":"https://github.com/citation-style-language/schema/raw/master/csl-citation.json"}</w:instrText>
      </w:r>
      <w:r w:rsidRPr="00986AF8">
        <w:rPr>
          <w:rFonts w:cs="Times New Roman"/>
          <w:szCs w:val="24"/>
          <w:lang w:val="en-ID"/>
        </w:rPr>
        <w:fldChar w:fldCharType="separate"/>
      </w:r>
      <w:r w:rsidRPr="00986AF8">
        <w:rPr>
          <w:rFonts w:cs="Times New Roman"/>
          <w:noProof/>
          <w:szCs w:val="24"/>
          <w:lang w:val="en-ID"/>
        </w:rPr>
        <w:t>Shella, Muhammad, &amp; Nasir (2014)</w:t>
      </w:r>
      <w:r w:rsidRPr="00986AF8">
        <w:rPr>
          <w:rFonts w:cs="Times New Roman"/>
          <w:szCs w:val="24"/>
          <w:lang w:val="en-ID"/>
        </w:rPr>
        <w:fldChar w:fldCharType="end"/>
      </w:r>
      <w:r w:rsidRPr="00A13DB6">
        <w:rPr>
          <w:rFonts w:cs="Times New Roman"/>
          <w:szCs w:val="24"/>
          <w:lang w:val="en-ID"/>
        </w:rPr>
        <w:t xml:space="preserve"> memperoleh hasil bahwa Jumlah Wisatawan, Jumlah Hotel, dan Lama Tinggal Wisatawan berpengaruh positif dan signifikan terhadap Penerimaan Daerah Sektor Pariwisata di Kota Banda Aceh tahun 1997-2012, sedangkan </w:t>
      </w:r>
      <w:r w:rsidRPr="00A13DB6">
        <w:rPr>
          <w:rFonts w:cs="Times New Roman"/>
          <w:szCs w:val="24"/>
          <w:lang w:val="en-ID"/>
        </w:rPr>
        <w:lastRenderedPageBreak/>
        <w:t>Jumlah Objek Wisata berpengaruh positif dan tidak signifikan terhadap Penerimaan Daerah Sektor Pariwisata di Kota Banda Aceh tahun 1997-2012.</w:t>
      </w:r>
      <w:r>
        <w:rPr>
          <w:rFonts w:cs="Times New Roman"/>
          <w:szCs w:val="24"/>
          <w:lang w:val="en-ID"/>
        </w:rPr>
        <w:t xml:space="preserve"> </w:t>
      </w:r>
      <w:r w:rsidRPr="00B1601D">
        <w:rPr>
          <w:rFonts w:cs="Times New Roman"/>
          <w:szCs w:val="24"/>
          <w:lang w:val="en-ID"/>
        </w:rPr>
        <w:t>Penelitian yang dilakukan ole</w:t>
      </w:r>
      <w:r>
        <w:rPr>
          <w:rFonts w:cs="Times New Roman"/>
          <w:szCs w:val="24"/>
          <w:lang w:val="en-ID"/>
        </w:rPr>
        <w:t xml:space="preserve">h </w:t>
      </w:r>
      <w:r w:rsidRPr="00986AF8">
        <w:rPr>
          <w:rFonts w:cs="Times New Roman"/>
          <w:szCs w:val="24"/>
          <w:lang w:val="en-ID"/>
        </w:rPr>
        <w:fldChar w:fldCharType="begin" w:fldLock="1"/>
      </w:r>
      <w:r>
        <w:rPr>
          <w:rFonts w:cs="Times New Roman"/>
          <w:szCs w:val="24"/>
          <w:lang w:val="en-ID"/>
        </w:rPr>
        <w:instrText>ADDIN CSL_CITATION {"citationItems":[{"id":"ITEM-1","itemData":{"abstract":"Advertisement tax is a local tax which is one of the revenue most of which will be used to finance the construction and financing of other areas. Research carried out by the method of analysis with the observation to a place where research is conducted and retrieve data directly to the Revenue District Banyuasin of advertisement tax as well as to the Central Statistics Agency (BPS) to obtain the necessary data and research literature. Advertisement tax has a positive and significant impact on revenue (PAD) District Banyuasin. Livelihood of increasing the local economy will also increase so that more small and large industries that develop and provide a positive impact on tax revenue in the District Banyuasin advertisement. This is because small industries and industrial needs in the form of advertising media to introduce their products to the public.","author":[{"dropping-particle":"","family":"Vina","given":"","non-dropping-particle":"","parse-names":false,"suffix":""},{"dropping-particle":"","family":"Effendi","given":"Rizal","non-dropping-particle":"","parse-names":false,"suffix":""},{"dropping-particle":"","family":"Juwita","given":"Ratna","non-dropping-particle":"","parse-names":false,"suffix":""}],"id":"ITEM-1","issued":{"date-parts":[["2013"]]},"page":"1-10","title":"Analisis Pengaruh Penerimaan Pajak Reklame Terhadap Pendapatan Asli Daerah Kabupaten Banyuasin","type":"article-journal"},"uris":["http://www.mendeley.com/documents/?uuid=1aa31ecd-f77b-457c-b92f-98ea6824eb80"]}],"mendeley":{"formattedCitation":"(Vina, Effendi, &amp; Juwita, 2013)","manualFormatting":"Vina, Effendi, &amp; Juwita (2013)","plainTextFormattedCitation":"(Vina, Effendi, &amp; Juwita, 2013)","previouslyFormattedCitation":"(Vina, Effendi, &amp; Juwita, 2013)"},"properties":{"noteIndex":0},"schema":"https://github.com/citation-style-language/schema/raw/master/csl-citation.json"}</w:instrText>
      </w:r>
      <w:r w:rsidRPr="00986AF8">
        <w:rPr>
          <w:rFonts w:cs="Times New Roman"/>
          <w:szCs w:val="24"/>
          <w:lang w:val="en-ID"/>
        </w:rPr>
        <w:fldChar w:fldCharType="separate"/>
      </w:r>
      <w:r w:rsidRPr="00986AF8">
        <w:rPr>
          <w:rFonts w:cs="Times New Roman"/>
          <w:noProof/>
          <w:szCs w:val="24"/>
          <w:lang w:val="en-ID"/>
        </w:rPr>
        <w:t>Vina, Effendi, &amp; Juwita (2013)</w:t>
      </w:r>
      <w:r w:rsidRPr="00986AF8">
        <w:rPr>
          <w:rFonts w:cs="Times New Roman"/>
          <w:szCs w:val="24"/>
          <w:lang w:val="en-ID"/>
        </w:rPr>
        <w:fldChar w:fldCharType="end"/>
      </w:r>
      <w:r w:rsidRPr="00B1601D">
        <w:rPr>
          <w:rFonts w:cs="Times New Roman"/>
          <w:szCs w:val="24"/>
          <w:lang w:val="en-ID"/>
        </w:rPr>
        <w:t xml:space="preserve"> memperoleh hasil bahwa </w:t>
      </w:r>
      <w:r>
        <w:rPr>
          <w:rFonts w:cs="Times New Roman"/>
          <w:szCs w:val="24"/>
          <w:lang w:val="en-ID"/>
        </w:rPr>
        <w:t xml:space="preserve">Pajak Reklame mempunyai pengaruh positif dan signifikan terhadap PAD Kabupaten Banyuasin. </w:t>
      </w:r>
    </w:p>
    <w:p w:rsidR="00530159" w:rsidRDefault="00530159" w:rsidP="00530159">
      <w:pPr>
        <w:spacing w:after="0"/>
        <w:ind w:left="426" w:firstLine="425"/>
        <w:rPr>
          <w:rFonts w:cs="Times New Roman"/>
          <w:b/>
          <w:szCs w:val="24"/>
          <w:lang w:val="en-ID"/>
        </w:rPr>
      </w:pPr>
      <w:r w:rsidRPr="00B1601D">
        <w:rPr>
          <w:rFonts w:cs="Times New Roman"/>
          <w:szCs w:val="24"/>
          <w:lang w:val="en-ID"/>
        </w:rPr>
        <w:t>Berdasarkan latar belakang beserta hasil penelitia</w:t>
      </w:r>
      <w:r>
        <w:rPr>
          <w:rFonts w:cs="Times New Roman"/>
          <w:szCs w:val="24"/>
          <w:lang w:val="en-ID"/>
        </w:rPr>
        <w:t>n yang telah dikemukakan diatas</w:t>
      </w:r>
      <w:r w:rsidRPr="00B1601D">
        <w:rPr>
          <w:rFonts w:cs="Times New Roman"/>
          <w:szCs w:val="24"/>
          <w:lang w:val="en-ID"/>
        </w:rPr>
        <w:t xml:space="preserve"> maka penulis tertarik untuk membahas masalah tersebut dan menuangkannya dalam penelitian yang berjudul </w:t>
      </w:r>
      <w:r w:rsidRPr="008D46C3">
        <w:rPr>
          <w:rFonts w:cs="Times New Roman"/>
          <w:b/>
          <w:szCs w:val="24"/>
          <w:lang w:val="en-ID"/>
        </w:rPr>
        <w:t>“Pengaruh Pajak Hotel, Pajak Reklame, Pajak Restoran, Pertumbuhan Kunjungan Wisatawan Mancanegara, dan Pertumbuhan Hotel Terhadap Pendapatan Asli Daerah (PAD) DKI Jakarta Tahun 2007-2016”.</w:t>
      </w:r>
    </w:p>
    <w:p w:rsidR="00530159" w:rsidRPr="003D45AE" w:rsidRDefault="00530159" w:rsidP="00530159">
      <w:pPr>
        <w:spacing w:after="0"/>
        <w:ind w:left="426" w:firstLine="425"/>
        <w:rPr>
          <w:rFonts w:cs="Times New Roman"/>
          <w:b/>
          <w:szCs w:val="24"/>
          <w:lang w:val="en-ID"/>
        </w:rPr>
      </w:pPr>
    </w:p>
    <w:p w:rsidR="00530159" w:rsidRPr="00E40C90" w:rsidRDefault="00530159" w:rsidP="00530159">
      <w:pPr>
        <w:pStyle w:val="Heading2"/>
        <w:ind w:left="426" w:hanging="426"/>
      </w:pPr>
      <w:bookmarkStart w:id="11" w:name="_Toc534007497"/>
      <w:bookmarkStart w:id="12" w:name="_Toc534009620"/>
      <w:bookmarkStart w:id="13" w:name="_Toc536505178"/>
      <w:r w:rsidRPr="00E40C90">
        <w:t>Identifikasi Masalah</w:t>
      </w:r>
      <w:bookmarkEnd w:id="11"/>
      <w:bookmarkEnd w:id="12"/>
      <w:bookmarkEnd w:id="13"/>
    </w:p>
    <w:p w:rsidR="00530159" w:rsidRPr="00A33867" w:rsidRDefault="00530159" w:rsidP="00530159">
      <w:pPr>
        <w:spacing w:after="0"/>
        <w:ind w:left="426" w:firstLine="425"/>
        <w:rPr>
          <w:lang w:val="en-ID"/>
        </w:rPr>
      </w:pPr>
      <w:r w:rsidRPr="00A33867">
        <w:rPr>
          <w:lang w:val="en-ID"/>
        </w:rPr>
        <w:t>Berdasarkan latar belakang masalah di atas, penulis mengidentifikasi beberapa masalah sebagai berikut:</w:t>
      </w:r>
    </w:p>
    <w:p w:rsidR="00530159" w:rsidRPr="00047003" w:rsidRDefault="00530159" w:rsidP="00530159">
      <w:pPr>
        <w:pStyle w:val="ListParagraph"/>
        <w:numPr>
          <w:ilvl w:val="0"/>
          <w:numId w:val="4"/>
        </w:numPr>
        <w:ind w:left="851" w:hanging="425"/>
        <w:rPr>
          <w:lang w:val="en-ID"/>
        </w:rPr>
      </w:pPr>
      <w:r w:rsidRPr="00047003">
        <w:rPr>
          <w:lang w:val="en-ID"/>
        </w:rPr>
        <w:t xml:space="preserve">Apakah Pajak Hotel berpengaruh </w:t>
      </w:r>
      <w:r>
        <w:rPr>
          <w:lang w:val="en-ID"/>
        </w:rPr>
        <w:t xml:space="preserve">secara signifikan positif </w:t>
      </w:r>
      <w:r w:rsidRPr="00047003">
        <w:rPr>
          <w:lang w:val="en-ID"/>
        </w:rPr>
        <w:t>terhadap Pendapatan As</w:t>
      </w:r>
      <w:r>
        <w:rPr>
          <w:lang w:val="en-ID"/>
        </w:rPr>
        <w:t>li Daerah DKI Jakarta tahun 2007</w:t>
      </w:r>
      <w:r w:rsidRPr="00047003">
        <w:rPr>
          <w:lang w:val="en-ID"/>
        </w:rPr>
        <w:t>-2016?</w:t>
      </w:r>
    </w:p>
    <w:p w:rsidR="00530159" w:rsidRPr="00047003" w:rsidRDefault="00530159" w:rsidP="00530159">
      <w:pPr>
        <w:pStyle w:val="ListParagraph"/>
        <w:numPr>
          <w:ilvl w:val="0"/>
          <w:numId w:val="4"/>
        </w:numPr>
        <w:ind w:left="851" w:hanging="425"/>
        <w:rPr>
          <w:lang w:val="en-ID"/>
        </w:rPr>
      </w:pPr>
      <w:r w:rsidRPr="00047003">
        <w:rPr>
          <w:lang w:val="en-ID"/>
        </w:rPr>
        <w:t xml:space="preserve">Apakah Pajak Restoran berpengaruh </w:t>
      </w:r>
      <w:r>
        <w:rPr>
          <w:lang w:val="en-ID"/>
        </w:rPr>
        <w:t xml:space="preserve">secara signifikan positif </w:t>
      </w:r>
      <w:r w:rsidRPr="00047003">
        <w:rPr>
          <w:lang w:val="en-ID"/>
        </w:rPr>
        <w:t>terhadap Pendapatan As</w:t>
      </w:r>
      <w:r>
        <w:rPr>
          <w:lang w:val="en-ID"/>
        </w:rPr>
        <w:t>li Daerah DKI Jakarta tahun 2007</w:t>
      </w:r>
      <w:r w:rsidRPr="00047003">
        <w:rPr>
          <w:lang w:val="en-ID"/>
        </w:rPr>
        <w:t>-2016?</w:t>
      </w:r>
    </w:p>
    <w:p w:rsidR="00530159" w:rsidRPr="00047003" w:rsidRDefault="00530159" w:rsidP="00530159">
      <w:pPr>
        <w:pStyle w:val="ListParagraph"/>
        <w:numPr>
          <w:ilvl w:val="0"/>
          <w:numId w:val="4"/>
        </w:numPr>
        <w:ind w:left="851" w:hanging="425"/>
        <w:rPr>
          <w:lang w:val="en-ID"/>
        </w:rPr>
      </w:pPr>
      <w:r w:rsidRPr="00047003">
        <w:rPr>
          <w:lang w:val="en-ID"/>
        </w:rPr>
        <w:t>Apakah Pajak Reklame berpengaruh</w:t>
      </w:r>
      <w:r>
        <w:rPr>
          <w:lang w:val="en-ID"/>
        </w:rPr>
        <w:t xml:space="preserve"> secara signifikan positif</w:t>
      </w:r>
      <w:r w:rsidRPr="00047003">
        <w:rPr>
          <w:lang w:val="en-ID"/>
        </w:rPr>
        <w:t xml:space="preserve"> terhadap Pendapatan As</w:t>
      </w:r>
      <w:r>
        <w:rPr>
          <w:lang w:val="en-ID"/>
        </w:rPr>
        <w:t>li Daerah DKI Jakarta tahun 2007</w:t>
      </w:r>
      <w:r w:rsidRPr="00047003">
        <w:rPr>
          <w:lang w:val="en-ID"/>
        </w:rPr>
        <w:t>-2016?</w:t>
      </w:r>
    </w:p>
    <w:p w:rsidR="00530159" w:rsidRPr="00047003" w:rsidRDefault="00530159" w:rsidP="00530159">
      <w:pPr>
        <w:pStyle w:val="ListParagraph"/>
        <w:numPr>
          <w:ilvl w:val="0"/>
          <w:numId w:val="4"/>
        </w:numPr>
        <w:ind w:left="851" w:hanging="425"/>
        <w:rPr>
          <w:lang w:val="en-ID"/>
        </w:rPr>
      </w:pPr>
      <w:r w:rsidRPr="00047003">
        <w:rPr>
          <w:lang w:val="en-ID"/>
        </w:rPr>
        <w:t xml:space="preserve">Apakah Pajak Hiburan berpengaruh </w:t>
      </w:r>
      <w:r>
        <w:rPr>
          <w:lang w:val="en-ID"/>
        </w:rPr>
        <w:t xml:space="preserve">secara signifikan positif </w:t>
      </w:r>
      <w:r w:rsidRPr="00047003">
        <w:rPr>
          <w:lang w:val="en-ID"/>
        </w:rPr>
        <w:t>terhadap Pendapatan Asli Daerah DKI Ja</w:t>
      </w:r>
      <w:r>
        <w:rPr>
          <w:lang w:val="en-ID"/>
        </w:rPr>
        <w:t>karta tahun 2007</w:t>
      </w:r>
      <w:r w:rsidRPr="00047003">
        <w:rPr>
          <w:lang w:val="en-ID"/>
        </w:rPr>
        <w:t>-2016?</w:t>
      </w:r>
    </w:p>
    <w:p w:rsidR="00530159" w:rsidRPr="00047003" w:rsidRDefault="00530159" w:rsidP="00530159">
      <w:pPr>
        <w:pStyle w:val="ListParagraph"/>
        <w:numPr>
          <w:ilvl w:val="0"/>
          <w:numId w:val="4"/>
        </w:numPr>
        <w:ind w:left="851" w:hanging="425"/>
        <w:rPr>
          <w:lang w:val="en-ID"/>
        </w:rPr>
      </w:pPr>
      <w:r w:rsidRPr="00047003">
        <w:rPr>
          <w:lang w:val="en-ID"/>
        </w:rPr>
        <w:t xml:space="preserve">Apakah Pajak Penerangan Jalan berpengaruh </w:t>
      </w:r>
      <w:r>
        <w:rPr>
          <w:lang w:val="en-ID"/>
        </w:rPr>
        <w:t xml:space="preserve">secara signifikan positif </w:t>
      </w:r>
      <w:r w:rsidRPr="00047003">
        <w:rPr>
          <w:lang w:val="en-ID"/>
        </w:rPr>
        <w:t>terhadap Pendapatan As</w:t>
      </w:r>
      <w:r>
        <w:rPr>
          <w:lang w:val="en-ID"/>
        </w:rPr>
        <w:t>li Daerah DKI Jakarta tahun 2007</w:t>
      </w:r>
      <w:r w:rsidRPr="00047003">
        <w:rPr>
          <w:lang w:val="en-ID"/>
        </w:rPr>
        <w:t>-2016?</w:t>
      </w:r>
    </w:p>
    <w:p w:rsidR="00530159" w:rsidRPr="008C40DB" w:rsidRDefault="00530159" w:rsidP="00530159">
      <w:pPr>
        <w:pStyle w:val="ListParagraph"/>
        <w:numPr>
          <w:ilvl w:val="0"/>
          <w:numId w:val="4"/>
        </w:numPr>
        <w:ind w:left="851" w:hanging="425"/>
        <w:rPr>
          <w:lang w:val="en-ID"/>
        </w:rPr>
      </w:pPr>
      <w:r w:rsidRPr="008C40DB">
        <w:rPr>
          <w:lang w:val="en-ID"/>
        </w:rPr>
        <w:t xml:space="preserve">Apakah Pertumbuhan Kunjungan Wisatawan Mancanegara berpengaruh </w:t>
      </w:r>
      <w:r>
        <w:rPr>
          <w:lang w:val="en-ID"/>
        </w:rPr>
        <w:t xml:space="preserve">secara signifikan positif </w:t>
      </w:r>
      <w:r w:rsidRPr="008C40DB">
        <w:rPr>
          <w:lang w:val="en-ID"/>
        </w:rPr>
        <w:t>terhadap Pendapatan Asli Daerah DKI Jakarta tahun 2007-2016?</w:t>
      </w:r>
    </w:p>
    <w:p w:rsidR="00530159" w:rsidRDefault="00530159" w:rsidP="00530159">
      <w:pPr>
        <w:pStyle w:val="ListParagraph"/>
        <w:numPr>
          <w:ilvl w:val="0"/>
          <w:numId w:val="4"/>
        </w:numPr>
        <w:spacing w:after="0"/>
        <w:ind w:left="851" w:hanging="425"/>
        <w:rPr>
          <w:lang w:val="en-ID"/>
        </w:rPr>
      </w:pPr>
      <w:r w:rsidRPr="008C40DB">
        <w:rPr>
          <w:lang w:val="en-ID"/>
        </w:rPr>
        <w:lastRenderedPageBreak/>
        <w:t xml:space="preserve">Apakah Pertumbuhan Hotel berpengaruh </w:t>
      </w:r>
      <w:r>
        <w:rPr>
          <w:lang w:val="en-ID"/>
        </w:rPr>
        <w:t xml:space="preserve">secara signifikan positif </w:t>
      </w:r>
      <w:r w:rsidRPr="008C40DB">
        <w:rPr>
          <w:lang w:val="en-ID"/>
        </w:rPr>
        <w:t>terhadap Pendapatan Asli Daerah DKI Jakarta tahun 2007-2016?</w:t>
      </w:r>
    </w:p>
    <w:p w:rsidR="00530159" w:rsidRPr="00E91AD4" w:rsidRDefault="00530159" w:rsidP="00530159">
      <w:pPr>
        <w:pStyle w:val="ListParagraph"/>
        <w:spacing w:after="0"/>
        <w:ind w:left="851"/>
        <w:rPr>
          <w:lang w:val="en-ID"/>
        </w:rPr>
      </w:pPr>
    </w:p>
    <w:p w:rsidR="00530159" w:rsidRPr="00E40C90" w:rsidRDefault="00530159" w:rsidP="00530159">
      <w:pPr>
        <w:pStyle w:val="Heading2"/>
        <w:ind w:left="426" w:hanging="426"/>
      </w:pPr>
      <w:bookmarkStart w:id="14" w:name="_Toc534007498"/>
      <w:bookmarkStart w:id="15" w:name="_Toc534009621"/>
      <w:bookmarkStart w:id="16" w:name="_Toc536505179"/>
      <w:r w:rsidRPr="00E40C90">
        <w:t>Batasan Masalah</w:t>
      </w:r>
      <w:bookmarkEnd w:id="14"/>
      <w:bookmarkEnd w:id="15"/>
      <w:bookmarkEnd w:id="16"/>
    </w:p>
    <w:p w:rsidR="00530159" w:rsidRPr="00A33867" w:rsidRDefault="00530159" w:rsidP="00530159">
      <w:pPr>
        <w:spacing w:after="0"/>
        <w:ind w:left="426" w:firstLine="425"/>
        <w:rPr>
          <w:lang w:val="en-ID"/>
        </w:rPr>
      </w:pPr>
      <w:r w:rsidRPr="00A33867">
        <w:rPr>
          <w:lang w:val="en-ID"/>
        </w:rPr>
        <w:t>Dari beberapa masalah yang telah diidentifikasi maka dapat dirumuskan beberapa pertanyaan penelitian yang menjadi batasan masalah, diantaranya:</w:t>
      </w:r>
    </w:p>
    <w:p w:rsidR="00530159" w:rsidRPr="00A33867" w:rsidRDefault="00530159" w:rsidP="00530159">
      <w:pPr>
        <w:pStyle w:val="ListParagraph"/>
        <w:numPr>
          <w:ilvl w:val="0"/>
          <w:numId w:val="1"/>
        </w:numPr>
        <w:ind w:left="851" w:hanging="425"/>
        <w:rPr>
          <w:lang w:val="en-ID"/>
        </w:rPr>
      </w:pPr>
      <w:r w:rsidRPr="00A33867">
        <w:rPr>
          <w:lang w:val="en-ID"/>
        </w:rPr>
        <w:t xml:space="preserve">Apakah Pajak Hotel berpengaruh </w:t>
      </w:r>
      <w:r>
        <w:rPr>
          <w:lang w:val="en-ID"/>
        </w:rPr>
        <w:t xml:space="preserve">secara signifikan positif </w:t>
      </w:r>
      <w:r w:rsidRPr="00A33867">
        <w:rPr>
          <w:lang w:val="en-ID"/>
        </w:rPr>
        <w:t>terhadap Pendapatan As</w:t>
      </w:r>
      <w:r>
        <w:rPr>
          <w:lang w:val="en-ID"/>
        </w:rPr>
        <w:t>li Daerah DKI Jakarta tahun 2007</w:t>
      </w:r>
      <w:r w:rsidRPr="00A33867">
        <w:rPr>
          <w:lang w:val="en-ID"/>
        </w:rPr>
        <w:t>-2016?</w:t>
      </w:r>
    </w:p>
    <w:p w:rsidR="00530159" w:rsidRPr="00A33867" w:rsidRDefault="00530159" w:rsidP="00530159">
      <w:pPr>
        <w:pStyle w:val="ListParagraph"/>
        <w:numPr>
          <w:ilvl w:val="0"/>
          <w:numId w:val="1"/>
        </w:numPr>
        <w:ind w:left="851" w:hanging="425"/>
        <w:rPr>
          <w:lang w:val="en-ID"/>
        </w:rPr>
      </w:pPr>
      <w:r w:rsidRPr="00A33867">
        <w:rPr>
          <w:lang w:val="en-ID"/>
        </w:rPr>
        <w:t xml:space="preserve">Apakah Pajak Reklame berpengaruh </w:t>
      </w:r>
      <w:r>
        <w:rPr>
          <w:lang w:val="en-ID"/>
        </w:rPr>
        <w:t xml:space="preserve">secara signifikan positif </w:t>
      </w:r>
      <w:r w:rsidRPr="00A33867">
        <w:rPr>
          <w:lang w:val="en-ID"/>
        </w:rPr>
        <w:t>terhadap Pendapatan As</w:t>
      </w:r>
      <w:r>
        <w:rPr>
          <w:lang w:val="en-ID"/>
        </w:rPr>
        <w:t>li Daerah DKI Jakarta tahun 2007</w:t>
      </w:r>
      <w:r w:rsidRPr="00A33867">
        <w:rPr>
          <w:lang w:val="en-ID"/>
        </w:rPr>
        <w:t>-2016?</w:t>
      </w:r>
    </w:p>
    <w:p w:rsidR="00530159" w:rsidRPr="00A33867" w:rsidRDefault="00530159" w:rsidP="00530159">
      <w:pPr>
        <w:pStyle w:val="ListParagraph"/>
        <w:numPr>
          <w:ilvl w:val="0"/>
          <w:numId w:val="1"/>
        </w:numPr>
        <w:ind w:left="851" w:hanging="425"/>
        <w:rPr>
          <w:lang w:val="en-ID"/>
        </w:rPr>
      </w:pPr>
      <w:r w:rsidRPr="00A33867">
        <w:rPr>
          <w:lang w:val="en-ID"/>
        </w:rPr>
        <w:t xml:space="preserve">Apakah Pajak Restoran berpengaruh </w:t>
      </w:r>
      <w:r>
        <w:rPr>
          <w:lang w:val="en-ID"/>
        </w:rPr>
        <w:t xml:space="preserve">secara signifikan positif </w:t>
      </w:r>
      <w:r w:rsidRPr="00A33867">
        <w:rPr>
          <w:lang w:val="en-ID"/>
        </w:rPr>
        <w:t>terhadap Pendapatan Asli Daerah DKI Jaka</w:t>
      </w:r>
      <w:r>
        <w:rPr>
          <w:lang w:val="en-ID"/>
        </w:rPr>
        <w:t>rta tahun 2007</w:t>
      </w:r>
      <w:r w:rsidRPr="00A33867">
        <w:rPr>
          <w:lang w:val="en-ID"/>
        </w:rPr>
        <w:t>-2016?</w:t>
      </w:r>
    </w:p>
    <w:p w:rsidR="00530159" w:rsidRPr="008C40DB" w:rsidRDefault="00530159" w:rsidP="00530159">
      <w:pPr>
        <w:pStyle w:val="ListParagraph"/>
        <w:numPr>
          <w:ilvl w:val="0"/>
          <w:numId w:val="1"/>
        </w:numPr>
        <w:ind w:left="851" w:hanging="425"/>
        <w:rPr>
          <w:lang w:val="en-ID"/>
        </w:rPr>
      </w:pPr>
      <w:r w:rsidRPr="008C40DB">
        <w:rPr>
          <w:lang w:val="en-ID"/>
        </w:rPr>
        <w:t>Apakah Pertumbuhan Kunjungan Wisatawan Mancanegara berpengaruh</w:t>
      </w:r>
      <w:r>
        <w:rPr>
          <w:lang w:val="en-ID"/>
        </w:rPr>
        <w:t xml:space="preserve"> secara signifikan positif</w:t>
      </w:r>
      <w:r w:rsidRPr="008C40DB">
        <w:rPr>
          <w:lang w:val="en-ID"/>
        </w:rPr>
        <w:t xml:space="preserve"> terhadap Pendapatan Asli Daerah DKI Jakarta tahun 2007-2016?</w:t>
      </w:r>
    </w:p>
    <w:p w:rsidR="00530159" w:rsidRPr="008C40DB" w:rsidRDefault="00530159" w:rsidP="00530159">
      <w:pPr>
        <w:pStyle w:val="ListParagraph"/>
        <w:numPr>
          <w:ilvl w:val="0"/>
          <w:numId w:val="1"/>
        </w:numPr>
        <w:spacing w:after="0"/>
        <w:ind w:left="851" w:hanging="425"/>
        <w:rPr>
          <w:lang w:val="en-ID"/>
        </w:rPr>
      </w:pPr>
      <w:r w:rsidRPr="008C40DB">
        <w:rPr>
          <w:lang w:val="en-ID"/>
        </w:rPr>
        <w:t xml:space="preserve">Apakah Pertumbuhan Hotel berpengaruh </w:t>
      </w:r>
      <w:r>
        <w:rPr>
          <w:lang w:val="en-ID"/>
        </w:rPr>
        <w:t xml:space="preserve">secara signifikan positif </w:t>
      </w:r>
      <w:r w:rsidRPr="008C40DB">
        <w:rPr>
          <w:lang w:val="en-ID"/>
        </w:rPr>
        <w:t>terhadap Pendapatan Asli Daerah DKI Jakarta tahun 2007-2016?</w:t>
      </w:r>
    </w:p>
    <w:p w:rsidR="00530159" w:rsidRPr="00A33867" w:rsidRDefault="00530159" w:rsidP="00530159">
      <w:pPr>
        <w:pStyle w:val="ListParagraph"/>
        <w:spacing w:after="0"/>
        <w:rPr>
          <w:highlight w:val="yellow"/>
          <w:lang w:val="en-ID"/>
        </w:rPr>
      </w:pPr>
    </w:p>
    <w:p w:rsidR="00530159" w:rsidRPr="00E40C90" w:rsidRDefault="00530159" w:rsidP="00530159">
      <w:pPr>
        <w:pStyle w:val="Heading2"/>
        <w:ind w:left="426" w:hanging="426"/>
      </w:pPr>
      <w:bookmarkStart w:id="17" w:name="_Toc534007499"/>
      <w:bookmarkStart w:id="18" w:name="_Toc534009622"/>
      <w:bookmarkStart w:id="19" w:name="_Toc536505180"/>
      <w:r w:rsidRPr="00E40C90">
        <w:t>Batasan Penelitian</w:t>
      </w:r>
      <w:bookmarkEnd w:id="17"/>
      <w:bookmarkEnd w:id="18"/>
      <w:bookmarkEnd w:id="19"/>
    </w:p>
    <w:p w:rsidR="00530159" w:rsidRDefault="00530159" w:rsidP="00530159">
      <w:pPr>
        <w:spacing w:after="0"/>
        <w:ind w:left="426" w:firstLine="425"/>
        <w:rPr>
          <w:lang w:val="en-ID"/>
        </w:rPr>
      </w:pPr>
      <w:r>
        <w:rPr>
          <w:lang w:val="en-ID"/>
        </w:rPr>
        <w:t xml:space="preserve">Masalah yang akan diteliti dalam penelitian ini terlalu luas apabila diteliti secara menyeluruh. Untuk itu, mengingat luasnya ruang lingkup permasalahan dan keterbatasan dalam mengumpulkan data maka penulis memberikan batasan-batasan penelitian dengan meneliti PAD, penerimaan </w:t>
      </w:r>
      <w:r w:rsidRPr="0012351B">
        <w:rPr>
          <w:lang w:val="en-ID"/>
        </w:rPr>
        <w:t xml:space="preserve">Pajak Hotel, Pajak Reklame, </w:t>
      </w:r>
      <w:r>
        <w:rPr>
          <w:lang w:val="en-ID"/>
        </w:rPr>
        <w:t xml:space="preserve">dan Pajak Restoran serta </w:t>
      </w:r>
      <w:r w:rsidRPr="0012351B">
        <w:rPr>
          <w:lang w:val="en-ID"/>
        </w:rPr>
        <w:t>Pertumbuhan Kunjungan Wisat</w:t>
      </w:r>
      <w:r>
        <w:rPr>
          <w:lang w:val="en-ID"/>
        </w:rPr>
        <w:t xml:space="preserve">awan Mancanegara </w:t>
      </w:r>
      <w:r w:rsidRPr="0012351B">
        <w:rPr>
          <w:lang w:val="en-ID"/>
        </w:rPr>
        <w:t xml:space="preserve">dan Pertumbuhan Hotel </w:t>
      </w:r>
      <w:r>
        <w:rPr>
          <w:lang w:val="en-ID"/>
        </w:rPr>
        <w:t xml:space="preserve">DKI Jakarta tahun 2007-2016, dimana data penelitian diperoleh dari Badan </w:t>
      </w:r>
      <w:r>
        <w:rPr>
          <w:lang w:val="en-ID"/>
        </w:rPr>
        <w:lastRenderedPageBreak/>
        <w:t>Perencanaan Pembangunan Daerah (BAPPEDA), Badan Pajak dan Retribusi Daerah (BPRD), dan Badan Pusat Statistik (BPS).</w:t>
      </w:r>
    </w:p>
    <w:p w:rsidR="00530159" w:rsidRPr="00952E80" w:rsidRDefault="00530159" w:rsidP="00530159">
      <w:pPr>
        <w:spacing w:after="0"/>
        <w:ind w:left="426" w:firstLine="425"/>
        <w:rPr>
          <w:lang w:val="en-ID"/>
        </w:rPr>
      </w:pPr>
    </w:p>
    <w:p w:rsidR="00530159" w:rsidRPr="00E40C90" w:rsidRDefault="00530159" w:rsidP="00530159">
      <w:pPr>
        <w:pStyle w:val="Heading2"/>
        <w:ind w:left="426" w:hanging="426"/>
      </w:pPr>
      <w:bookmarkStart w:id="20" w:name="_Toc534007500"/>
      <w:bookmarkStart w:id="21" w:name="_Toc534009623"/>
      <w:bookmarkStart w:id="22" w:name="_Toc536505181"/>
      <w:r w:rsidRPr="00E40C90">
        <w:t>Rumusan Masalah</w:t>
      </w:r>
      <w:bookmarkEnd w:id="20"/>
      <w:bookmarkEnd w:id="21"/>
      <w:bookmarkEnd w:id="22"/>
    </w:p>
    <w:p w:rsidR="00530159" w:rsidRDefault="00530159" w:rsidP="00530159">
      <w:pPr>
        <w:spacing w:after="0"/>
        <w:ind w:left="426" w:firstLine="425"/>
        <w:rPr>
          <w:lang w:val="en-ID"/>
        </w:rPr>
      </w:pPr>
      <w:r>
        <w:rPr>
          <w:lang w:val="en-ID"/>
        </w:rPr>
        <w:t xml:space="preserve">Berdasarkan identifikasi masalah dan batasan masalah yang diambil maka penulis merumuskan masalah yang akan dibahas, yaitu </w:t>
      </w:r>
      <w:r w:rsidRPr="00011EDC">
        <w:rPr>
          <w:lang w:val="en-ID"/>
        </w:rPr>
        <w:t>“Apakah Pajak Hotel, Pajak Reklame, Pajak Restoran, Pertumbuhan Kunjungan Wisatawan Mancanegara, dan Pertumbuhan Hotel berpengaruh secara signifikan positif</w:t>
      </w:r>
      <w:r>
        <w:rPr>
          <w:lang w:val="en-ID"/>
        </w:rPr>
        <w:t xml:space="preserve"> terhadap Pendapatan Asli Daerah (PAD) DKI Jakarta tahun 2007-2016?”.</w:t>
      </w:r>
    </w:p>
    <w:p w:rsidR="00530159" w:rsidRPr="00E428C6" w:rsidRDefault="00530159" w:rsidP="00530159">
      <w:pPr>
        <w:spacing w:after="0"/>
        <w:ind w:left="426" w:firstLine="425"/>
        <w:rPr>
          <w:lang w:val="en-ID"/>
        </w:rPr>
      </w:pPr>
    </w:p>
    <w:p w:rsidR="00530159" w:rsidRPr="00E40C90" w:rsidRDefault="00530159" w:rsidP="00530159">
      <w:pPr>
        <w:pStyle w:val="Heading2"/>
        <w:ind w:left="426" w:hanging="426"/>
      </w:pPr>
      <w:bookmarkStart w:id="23" w:name="_Toc534007501"/>
      <w:bookmarkStart w:id="24" w:name="_Toc534009624"/>
      <w:bookmarkStart w:id="25" w:name="_Toc536505182"/>
      <w:r w:rsidRPr="00E40C90">
        <w:t>Tujuan Penelitian</w:t>
      </w:r>
      <w:bookmarkEnd w:id="23"/>
      <w:bookmarkEnd w:id="24"/>
      <w:bookmarkEnd w:id="25"/>
    </w:p>
    <w:p w:rsidR="00530159" w:rsidRPr="00366A96" w:rsidRDefault="00530159" w:rsidP="00530159">
      <w:pPr>
        <w:spacing w:after="0"/>
        <w:ind w:left="426" w:firstLine="425"/>
        <w:rPr>
          <w:lang w:val="en-ID"/>
        </w:rPr>
      </w:pPr>
      <w:r w:rsidRPr="00366A96">
        <w:rPr>
          <w:lang w:val="en-ID"/>
        </w:rPr>
        <w:t>Adapun tujuan yang ingin dicapai oleh penulis dari penelitian ini berdasarkan permasalahan penelitian yang telah dijabarkan diatas, diantaranya:</w:t>
      </w:r>
    </w:p>
    <w:p w:rsidR="00530159" w:rsidRPr="00366A96" w:rsidRDefault="00530159" w:rsidP="00530159">
      <w:pPr>
        <w:pStyle w:val="ListParagraph"/>
        <w:numPr>
          <w:ilvl w:val="0"/>
          <w:numId w:val="2"/>
        </w:numPr>
        <w:ind w:left="851" w:hanging="425"/>
        <w:rPr>
          <w:lang w:val="en-ID"/>
        </w:rPr>
      </w:pPr>
      <w:r w:rsidRPr="00366A96">
        <w:rPr>
          <w:lang w:val="en-ID"/>
        </w:rPr>
        <w:t xml:space="preserve">Untuk mengetahui apakah Pajak Hotel berpengaruh </w:t>
      </w:r>
      <w:r>
        <w:rPr>
          <w:lang w:val="en-ID"/>
        </w:rPr>
        <w:t xml:space="preserve">secara signifikan positif </w:t>
      </w:r>
      <w:r w:rsidRPr="00366A96">
        <w:rPr>
          <w:lang w:val="en-ID"/>
        </w:rPr>
        <w:t>terhadap Pendapatan As</w:t>
      </w:r>
      <w:r>
        <w:rPr>
          <w:lang w:val="en-ID"/>
        </w:rPr>
        <w:t>li Daerah DKI Jakarta tahun 2007</w:t>
      </w:r>
      <w:r w:rsidRPr="00366A96">
        <w:rPr>
          <w:lang w:val="en-ID"/>
        </w:rPr>
        <w:t>-2016.</w:t>
      </w:r>
    </w:p>
    <w:p w:rsidR="00530159" w:rsidRPr="00366A96" w:rsidRDefault="00530159" w:rsidP="00530159">
      <w:pPr>
        <w:pStyle w:val="ListParagraph"/>
        <w:numPr>
          <w:ilvl w:val="0"/>
          <w:numId w:val="2"/>
        </w:numPr>
        <w:ind w:left="851" w:hanging="425"/>
        <w:rPr>
          <w:lang w:val="en-ID"/>
        </w:rPr>
      </w:pPr>
      <w:r w:rsidRPr="00366A96">
        <w:rPr>
          <w:lang w:val="en-ID"/>
        </w:rPr>
        <w:t xml:space="preserve">Untuk mengetahui apakah Pajak Reklame berpengaruh </w:t>
      </w:r>
      <w:r>
        <w:rPr>
          <w:lang w:val="en-ID"/>
        </w:rPr>
        <w:t xml:space="preserve">secara signifikan positif </w:t>
      </w:r>
      <w:r w:rsidRPr="00366A96">
        <w:rPr>
          <w:lang w:val="en-ID"/>
        </w:rPr>
        <w:t>terhadap Pendapatan Asli Daerah DKI Jakarta tahun</w:t>
      </w:r>
      <w:r>
        <w:rPr>
          <w:lang w:val="en-ID"/>
        </w:rPr>
        <w:t xml:space="preserve"> 2007</w:t>
      </w:r>
      <w:r w:rsidRPr="00366A96">
        <w:rPr>
          <w:lang w:val="en-ID"/>
        </w:rPr>
        <w:t>-2016.</w:t>
      </w:r>
    </w:p>
    <w:p w:rsidR="00530159" w:rsidRPr="00366A96" w:rsidRDefault="00530159" w:rsidP="00530159">
      <w:pPr>
        <w:pStyle w:val="ListParagraph"/>
        <w:numPr>
          <w:ilvl w:val="0"/>
          <w:numId w:val="2"/>
        </w:numPr>
        <w:ind w:left="851" w:hanging="425"/>
        <w:rPr>
          <w:lang w:val="en-ID"/>
        </w:rPr>
      </w:pPr>
      <w:r w:rsidRPr="00366A96">
        <w:rPr>
          <w:lang w:val="en-ID"/>
        </w:rPr>
        <w:t xml:space="preserve">Untuk mengetahui apakah Pajak Restoran berpengaruh </w:t>
      </w:r>
      <w:r>
        <w:rPr>
          <w:lang w:val="en-ID"/>
        </w:rPr>
        <w:t xml:space="preserve">secara signifikan positif </w:t>
      </w:r>
      <w:r w:rsidRPr="00366A96">
        <w:rPr>
          <w:lang w:val="en-ID"/>
        </w:rPr>
        <w:t>terhadap Pendapatan As</w:t>
      </w:r>
      <w:r>
        <w:rPr>
          <w:lang w:val="en-ID"/>
        </w:rPr>
        <w:t>li Daerah DKI Jakarta tahun 2007</w:t>
      </w:r>
      <w:r w:rsidRPr="00366A96">
        <w:rPr>
          <w:lang w:val="en-ID"/>
        </w:rPr>
        <w:t>-2016.</w:t>
      </w:r>
    </w:p>
    <w:p w:rsidR="00530159" w:rsidRPr="00012C11" w:rsidRDefault="00530159" w:rsidP="00530159">
      <w:pPr>
        <w:pStyle w:val="ListParagraph"/>
        <w:numPr>
          <w:ilvl w:val="0"/>
          <w:numId w:val="2"/>
        </w:numPr>
        <w:ind w:left="851" w:hanging="425"/>
        <w:rPr>
          <w:lang w:val="en-ID"/>
        </w:rPr>
      </w:pPr>
      <w:r w:rsidRPr="00012C11">
        <w:rPr>
          <w:lang w:val="en-ID"/>
        </w:rPr>
        <w:t xml:space="preserve">Untuk mengetahui apakah Pertumbuhan Kunjungan Wisatawan Mancanegara berpengaruh </w:t>
      </w:r>
      <w:r>
        <w:rPr>
          <w:lang w:val="en-ID"/>
        </w:rPr>
        <w:t xml:space="preserve">secara signifikan positif </w:t>
      </w:r>
      <w:r w:rsidRPr="00012C11">
        <w:rPr>
          <w:lang w:val="en-ID"/>
        </w:rPr>
        <w:t>terhadap Pendapatan Asli Daerah DKI Jakarta tahun 2007-2016.</w:t>
      </w:r>
    </w:p>
    <w:p w:rsidR="00530159" w:rsidRPr="00012C11" w:rsidRDefault="00530159" w:rsidP="00530159">
      <w:pPr>
        <w:pStyle w:val="ListParagraph"/>
        <w:numPr>
          <w:ilvl w:val="0"/>
          <w:numId w:val="2"/>
        </w:numPr>
        <w:spacing w:after="0"/>
        <w:ind w:left="851" w:hanging="425"/>
        <w:rPr>
          <w:lang w:val="en-ID"/>
        </w:rPr>
      </w:pPr>
      <w:r w:rsidRPr="00012C11">
        <w:rPr>
          <w:lang w:val="en-ID"/>
        </w:rPr>
        <w:t xml:space="preserve">Untuk mengetahui apakah Pertumbuhan Hotel berpengaruh </w:t>
      </w:r>
      <w:r>
        <w:rPr>
          <w:lang w:val="en-ID"/>
        </w:rPr>
        <w:t xml:space="preserve">secara signifikan positif </w:t>
      </w:r>
      <w:r w:rsidRPr="00012C11">
        <w:rPr>
          <w:lang w:val="en-ID"/>
        </w:rPr>
        <w:t>terhadap Pendapatan Asli Daerah DKI Jakarta tahun 2007-2016.</w:t>
      </w:r>
    </w:p>
    <w:p w:rsidR="00530159" w:rsidRPr="00366A96" w:rsidRDefault="00530159" w:rsidP="00530159">
      <w:pPr>
        <w:pStyle w:val="ListParagraph"/>
        <w:spacing w:after="0"/>
        <w:rPr>
          <w:highlight w:val="yellow"/>
          <w:lang w:val="en-ID"/>
        </w:rPr>
      </w:pPr>
    </w:p>
    <w:p w:rsidR="00530159" w:rsidRPr="00B674C2" w:rsidRDefault="00530159" w:rsidP="00530159">
      <w:pPr>
        <w:pStyle w:val="Heading2"/>
        <w:ind w:left="426" w:hanging="426"/>
      </w:pPr>
      <w:bookmarkStart w:id="26" w:name="_Toc534007502"/>
      <w:bookmarkStart w:id="27" w:name="_Toc534009625"/>
      <w:bookmarkStart w:id="28" w:name="_Toc536505183"/>
      <w:r w:rsidRPr="00B674C2">
        <w:lastRenderedPageBreak/>
        <w:t>Manfaat Penelitian</w:t>
      </w:r>
      <w:bookmarkEnd w:id="26"/>
      <w:bookmarkEnd w:id="27"/>
      <w:bookmarkEnd w:id="28"/>
    </w:p>
    <w:p w:rsidR="00530159" w:rsidRPr="00DF7D5D" w:rsidRDefault="00530159" w:rsidP="00530159">
      <w:pPr>
        <w:spacing w:after="0"/>
        <w:ind w:left="426" w:firstLine="425"/>
        <w:rPr>
          <w:lang w:val="en-ID"/>
        </w:rPr>
      </w:pPr>
      <w:r w:rsidRPr="00DF7D5D">
        <w:rPr>
          <w:lang w:val="en-ID"/>
        </w:rPr>
        <w:t>Berdasarkan tujuan penelitian, penulis berharap dapat memberikan manfaat kepada pihak-pihak yang terkait, diantaranya:</w:t>
      </w:r>
    </w:p>
    <w:p w:rsidR="00530159" w:rsidRPr="00DF7D5D" w:rsidRDefault="00530159" w:rsidP="00530159">
      <w:pPr>
        <w:pStyle w:val="ListParagraph"/>
        <w:numPr>
          <w:ilvl w:val="0"/>
          <w:numId w:val="3"/>
        </w:numPr>
        <w:spacing w:after="0"/>
        <w:ind w:left="851" w:hanging="425"/>
        <w:rPr>
          <w:lang w:val="en-ID"/>
        </w:rPr>
      </w:pPr>
      <w:r w:rsidRPr="00DF7D5D">
        <w:rPr>
          <w:lang w:val="en-ID"/>
        </w:rPr>
        <w:t>Bagi Pemerintah Daerah</w:t>
      </w:r>
    </w:p>
    <w:p w:rsidR="00530159" w:rsidRPr="00DF7D5D" w:rsidRDefault="00530159" w:rsidP="00530159">
      <w:pPr>
        <w:spacing w:after="0"/>
        <w:ind w:left="851"/>
        <w:rPr>
          <w:lang w:val="en-ID"/>
        </w:rPr>
      </w:pPr>
      <w:r w:rsidRPr="009D6467">
        <w:rPr>
          <w:lang w:val="en-ID"/>
        </w:rPr>
        <w:t>Hasil penelitian ini diharapkan dapat berguna sebagai gambaran dan bahan masukan bagi Pemerintah Daerah untuk mengetahui perkembangan penerimaan Pajak Hotel, Pajak Reklame, dan Pajak Restoran sebagai bahan pertimbangan dalam melakukan pengelolaan Pajak Daerah dan Pertumbuhan Kunjungan Wisatawan Mancanegara serta Pertumbuhan Hotel dalam rangka memaksimalkan pengelolaan sektor pariwisata. Hal ini dimaksudkan agar dapat mengoptimalisasi jumlah penerimaan Pajak Daerah yang seharusnya mencapai target anggaran dan mengoptimalisasi Pertumbuhan Kunjungan Wisatawan Mancanegara dan Pertumbuhan Hotel guna meningkatkan PAD DKI Jakarta.</w:t>
      </w:r>
    </w:p>
    <w:p w:rsidR="00530159" w:rsidRPr="00DF7D5D" w:rsidRDefault="00530159" w:rsidP="00530159">
      <w:pPr>
        <w:pStyle w:val="ListParagraph"/>
        <w:numPr>
          <w:ilvl w:val="0"/>
          <w:numId w:val="3"/>
        </w:numPr>
        <w:spacing w:after="0"/>
        <w:ind w:left="851" w:hanging="425"/>
        <w:rPr>
          <w:lang w:val="en-ID"/>
        </w:rPr>
      </w:pPr>
      <w:r w:rsidRPr="00DF7D5D">
        <w:rPr>
          <w:lang w:val="en-ID"/>
        </w:rPr>
        <w:t>Bagi Penulis</w:t>
      </w:r>
    </w:p>
    <w:p w:rsidR="00530159" w:rsidRPr="00DF7D5D" w:rsidRDefault="00530159" w:rsidP="00530159">
      <w:pPr>
        <w:spacing w:after="0"/>
        <w:ind w:left="851"/>
        <w:rPr>
          <w:lang w:val="en-ID"/>
        </w:rPr>
      </w:pPr>
      <w:r w:rsidRPr="00DF7D5D">
        <w:rPr>
          <w:lang w:val="en-ID"/>
        </w:rPr>
        <w:t xml:space="preserve">Dapat memperoleh kesempatan untuk melakukan </w:t>
      </w:r>
      <w:r>
        <w:rPr>
          <w:lang w:val="en-ID"/>
        </w:rPr>
        <w:t>penelitian terhadap penerimaan Pajak D</w:t>
      </w:r>
      <w:r w:rsidRPr="00DF7D5D">
        <w:rPr>
          <w:lang w:val="en-ID"/>
        </w:rPr>
        <w:t xml:space="preserve">aerah </w:t>
      </w:r>
      <w:r>
        <w:rPr>
          <w:lang w:val="en-ID"/>
        </w:rPr>
        <w:t xml:space="preserve">dan pertumbuhan sektor pariwisata </w:t>
      </w:r>
      <w:r w:rsidRPr="00DF7D5D">
        <w:rPr>
          <w:lang w:val="en-ID"/>
        </w:rPr>
        <w:t>DKI Jakarta, sekaligus menambah pengetahu</w:t>
      </w:r>
      <w:r>
        <w:rPr>
          <w:lang w:val="en-ID"/>
        </w:rPr>
        <w:t>an tentang perpajakan terutama P</w:t>
      </w:r>
      <w:r w:rsidRPr="00DF7D5D">
        <w:rPr>
          <w:lang w:val="en-ID"/>
        </w:rPr>
        <w:t xml:space="preserve">ajak </w:t>
      </w:r>
      <w:r>
        <w:rPr>
          <w:lang w:val="en-ID"/>
        </w:rPr>
        <w:t>D</w:t>
      </w:r>
      <w:r w:rsidRPr="00DF7D5D">
        <w:rPr>
          <w:lang w:val="en-ID"/>
        </w:rPr>
        <w:t>aerah serta menjadi pembelajaran dalam pembuatan karya tulis yang baik dan benar.</w:t>
      </w:r>
    </w:p>
    <w:p w:rsidR="00530159" w:rsidRPr="00DF7D5D" w:rsidRDefault="00530159" w:rsidP="00530159">
      <w:pPr>
        <w:pStyle w:val="ListParagraph"/>
        <w:numPr>
          <w:ilvl w:val="0"/>
          <w:numId w:val="3"/>
        </w:numPr>
        <w:spacing w:after="0"/>
        <w:ind w:left="851" w:hanging="425"/>
        <w:rPr>
          <w:lang w:val="en-ID"/>
        </w:rPr>
      </w:pPr>
      <w:r w:rsidRPr="00DF7D5D">
        <w:rPr>
          <w:lang w:val="en-ID"/>
        </w:rPr>
        <w:t>Bagi Pembaca dan Peneliti Selanjutnya</w:t>
      </w:r>
    </w:p>
    <w:p w:rsidR="00530159" w:rsidRDefault="00530159" w:rsidP="00530159">
      <w:pPr>
        <w:ind w:left="851"/>
        <w:rPr>
          <w:lang w:val="en-ID"/>
        </w:rPr>
      </w:pPr>
      <w:r w:rsidRPr="00DF7D5D">
        <w:rPr>
          <w:lang w:val="en-ID"/>
        </w:rPr>
        <w:t xml:space="preserve">Hasil penelitian ini diharapkan dapat memberikan informasi dan gambaran yang baik </w:t>
      </w:r>
      <w:r>
        <w:rPr>
          <w:lang w:val="en-ID"/>
        </w:rPr>
        <w:t xml:space="preserve">dan cukup jelas </w:t>
      </w:r>
      <w:r w:rsidRPr="00DF7D5D">
        <w:rPr>
          <w:lang w:val="en-ID"/>
        </w:rPr>
        <w:t xml:space="preserve">bagi pembaca atau bahkan digunakan sebagai referensi bagi peneliti selanjutnya yang pembahasannya </w:t>
      </w:r>
      <w:r>
        <w:rPr>
          <w:lang w:val="en-ID"/>
        </w:rPr>
        <w:t xml:space="preserve">terkait dengan Pajak Daerah, Pertumbuhan Wisatawan Mancanegara, dan Pertumbuhan Hotel serta </w:t>
      </w:r>
      <w:r w:rsidRPr="00DF7D5D">
        <w:rPr>
          <w:lang w:val="en-ID"/>
        </w:rPr>
        <w:t>PAD.</w:t>
      </w:r>
    </w:p>
    <w:p w:rsidR="00574FFA" w:rsidRPr="00530159" w:rsidRDefault="00574FFA">
      <w:pPr>
        <w:rPr>
          <w:rFonts w:cs="Times New Roman"/>
          <w:szCs w:val="24"/>
        </w:rPr>
      </w:pPr>
      <w:bookmarkStart w:id="29" w:name="_GoBack"/>
      <w:bookmarkEnd w:id="29"/>
    </w:p>
    <w:sectPr w:rsidR="00574FFA" w:rsidRPr="00530159" w:rsidSect="00530159">
      <w:footerReference w:type="default" r:id="rId7"/>
      <w:pgSz w:w="11906" w:h="16838" w:code="9"/>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601C" w:rsidRDefault="0060601C" w:rsidP="00530159">
      <w:pPr>
        <w:spacing w:after="0" w:line="240" w:lineRule="auto"/>
      </w:pPr>
      <w:r>
        <w:separator/>
      </w:r>
    </w:p>
  </w:endnote>
  <w:endnote w:type="continuationSeparator" w:id="0">
    <w:p w:rsidR="0060601C" w:rsidRDefault="0060601C" w:rsidP="00530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1787166"/>
      <w:docPartObj>
        <w:docPartGallery w:val="Page Numbers (Bottom of Page)"/>
        <w:docPartUnique/>
      </w:docPartObj>
    </w:sdtPr>
    <w:sdtEndPr>
      <w:rPr>
        <w:noProof/>
      </w:rPr>
    </w:sdtEndPr>
    <w:sdtContent>
      <w:p w:rsidR="00530159" w:rsidRDefault="00530159">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rsidR="00530159" w:rsidRDefault="0053015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601C" w:rsidRDefault="0060601C" w:rsidP="00530159">
      <w:pPr>
        <w:spacing w:after="0" w:line="240" w:lineRule="auto"/>
      </w:pPr>
      <w:r>
        <w:separator/>
      </w:r>
    </w:p>
  </w:footnote>
  <w:footnote w:type="continuationSeparator" w:id="0">
    <w:p w:rsidR="0060601C" w:rsidRDefault="0060601C" w:rsidP="005301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D80D11"/>
    <w:multiLevelType w:val="hybridMultilevel"/>
    <w:tmpl w:val="13C85A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BD5672"/>
    <w:multiLevelType w:val="hybridMultilevel"/>
    <w:tmpl w:val="4DE23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582EBC"/>
    <w:multiLevelType w:val="hybridMultilevel"/>
    <w:tmpl w:val="9A3EC9FE"/>
    <w:lvl w:ilvl="0" w:tplc="C28056A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DC76D3"/>
    <w:multiLevelType w:val="hybridMultilevel"/>
    <w:tmpl w:val="98905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9722AB"/>
    <w:multiLevelType w:val="hybridMultilevel"/>
    <w:tmpl w:val="471E9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0159"/>
    <w:rsid w:val="00530159"/>
    <w:rsid w:val="00574FFA"/>
    <w:rsid w:val="006060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1F551F-2909-4B0C-9FCE-BA317E8A4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0159"/>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53015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30159"/>
    <w:pPr>
      <w:keepNext/>
      <w:keepLines/>
      <w:numPr>
        <w:numId w:val="5"/>
      </w:numPr>
      <w:spacing w:before="40" w:after="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15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30159"/>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rsid w:val="00530159"/>
    <w:pPr>
      <w:ind w:left="720"/>
      <w:contextualSpacing/>
    </w:pPr>
  </w:style>
  <w:style w:type="character" w:customStyle="1" w:styleId="ListParagraphChar">
    <w:name w:val="List Paragraph Char"/>
    <w:basedOn w:val="DefaultParagraphFont"/>
    <w:link w:val="ListParagraph"/>
    <w:uiPriority w:val="34"/>
    <w:rsid w:val="00530159"/>
    <w:rPr>
      <w:rFonts w:ascii="Times New Roman" w:hAnsi="Times New Roman"/>
      <w:sz w:val="24"/>
    </w:rPr>
  </w:style>
  <w:style w:type="paragraph" w:customStyle="1" w:styleId="Style1">
    <w:name w:val="Style1"/>
    <w:basedOn w:val="Normal"/>
    <w:link w:val="Style1Char"/>
    <w:qFormat/>
    <w:rsid w:val="00530159"/>
    <w:pPr>
      <w:spacing w:after="0" w:line="240" w:lineRule="auto"/>
      <w:ind w:left="360" w:firstLine="360"/>
    </w:pPr>
    <w:rPr>
      <w:rFonts w:cs="Times New Roman"/>
      <w:szCs w:val="24"/>
      <w:lang w:val="en-ID"/>
    </w:rPr>
  </w:style>
  <w:style w:type="character" w:customStyle="1" w:styleId="Style1Char">
    <w:name w:val="Style1 Char"/>
    <w:basedOn w:val="ListParagraphChar"/>
    <w:link w:val="Style1"/>
    <w:rsid w:val="00530159"/>
    <w:rPr>
      <w:rFonts w:ascii="Times New Roman" w:hAnsi="Times New Roman" w:cs="Times New Roman"/>
      <w:sz w:val="24"/>
      <w:szCs w:val="24"/>
      <w:lang w:val="en-ID"/>
    </w:rPr>
  </w:style>
  <w:style w:type="paragraph" w:styleId="Header">
    <w:name w:val="header"/>
    <w:basedOn w:val="Normal"/>
    <w:link w:val="HeaderChar"/>
    <w:uiPriority w:val="99"/>
    <w:unhideWhenUsed/>
    <w:rsid w:val="005301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0159"/>
    <w:rPr>
      <w:rFonts w:ascii="Times New Roman" w:hAnsi="Times New Roman"/>
      <w:sz w:val="24"/>
    </w:rPr>
  </w:style>
  <w:style w:type="paragraph" w:styleId="Footer">
    <w:name w:val="footer"/>
    <w:basedOn w:val="Normal"/>
    <w:link w:val="FooterChar"/>
    <w:uiPriority w:val="99"/>
    <w:unhideWhenUsed/>
    <w:rsid w:val="005301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159"/>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Pages>
  <Words>7617</Words>
  <Characters>43418</Characters>
  <Application>Microsoft Office Word</Application>
  <DocSecurity>0</DocSecurity>
  <Lines>361</Lines>
  <Paragraphs>101</Paragraphs>
  <ScaleCrop>false</ScaleCrop>
  <Company/>
  <LinksUpToDate>false</LinksUpToDate>
  <CharactersWithSpaces>50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19-05-08T14:23:00Z</dcterms:created>
  <dcterms:modified xsi:type="dcterms:W3CDTF">2019-05-08T14:25:00Z</dcterms:modified>
</cp:coreProperties>
</file>